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28356698" w:displacedByCustomXml="next"/>
    <w:bookmarkEnd w:id="0" w:displacedByCustomXml="next"/>
    <w:sdt>
      <w:sdtPr>
        <w:rPr>
          <w:rFonts w:eastAsiaTheme="minorEastAsia"/>
          <w:lang w:val="en-GB" w:eastAsia="de-DE"/>
        </w:rPr>
        <w:id w:val="-877232504"/>
        <w:docPartObj>
          <w:docPartGallery w:val="Cover Pages"/>
          <w:docPartUnique/>
        </w:docPartObj>
      </w:sdtPr>
      <w:sdtEndPr>
        <w:rPr>
          <w:rFonts w:eastAsiaTheme="minorHAnsi"/>
          <w:lang w:eastAsia="en-US"/>
        </w:rPr>
      </w:sdtEndPr>
      <w:sdtContent>
        <w:p w14:paraId="304F9F1B" w14:textId="0BE6ADE8" w:rsidR="00702144" w:rsidRPr="00AD63F3" w:rsidRDefault="00E82931" w:rsidP="00F87DEB">
          <w:pPr>
            <w:tabs>
              <w:tab w:val="left" w:pos="814"/>
              <w:tab w:val="center" w:pos="4110"/>
            </w:tabs>
            <w:ind w:left="-851"/>
            <w:jc w:val="center"/>
            <w:rPr>
              <w:rFonts w:cs="Arial"/>
            </w:rPr>
          </w:pPr>
          <w:r>
            <w:rPr>
              <w:noProof/>
            </w:rPr>
            <w:drawing>
              <wp:inline distT="0" distB="0" distL="0" distR="0" wp14:anchorId="7B94CF2E" wp14:editId="70C9F8AB">
                <wp:extent cx="3524250" cy="1628204"/>
                <wp:effectExtent l="0" t="0" r="0" b="0"/>
                <wp:docPr id="20" name="Grafik 20" descr="Centre de Biologie pour la Gestion des Populations - UM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entre de Biologie pour la Gestion des Populations - UMR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1564" cy="1631583"/>
                        </a:xfrm>
                        <a:prstGeom prst="rect">
                          <a:avLst/>
                        </a:prstGeom>
                        <a:noFill/>
                        <a:ln>
                          <a:noFill/>
                        </a:ln>
                      </pic:spPr>
                    </pic:pic>
                  </a:graphicData>
                </a:graphic>
              </wp:inline>
            </w:drawing>
          </w:r>
        </w:p>
        <w:p w14:paraId="4864AE8A" w14:textId="77777777" w:rsidR="00702144" w:rsidRPr="00AD63F3" w:rsidRDefault="00702144" w:rsidP="00F87DEB">
          <w:pPr>
            <w:ind w:left="-709"/>
            <w:jc w:val="center"/>
            <w:rPr>
              <w:rFonts w:cs="Arial"/>
            </w:rPr>
          </w:pPr>
        </w:p>
        <w:p w14:paraId="5988C0AB" w14:textId="41229109" w:rsidR="00702144" w:rsidRDefault="00E82931" w:rsidP="00F87DEB">
          <w:pPr>
            <w:ind w:left="-709"/>
            <w:jc w:val="center"/>
            <w:rPr>
              <w:rFonts w:cs="Arial"/>
              <w:lang w:val="en-GB"/>
            </w:rPr>
          </w:pPr>
          <w:r>
            <w:rPr>
              <w:rFonts w:cs="Arial"/>
              <w:lang w:val="en-GB"/>
            </w:rPr>
            <w:t xml:space="preserve">Montpellier </w:t>
          </w:r>
          <w:proofErr w:type="spellStart"/>
          <w:r>
            <w:rPr>
              <w:rFonts w:cs="Arial"/>
              <w:lang w:val="en-GB"/>
            </w:rPr>
            <w:t>SupAgro</w:t>
          </w:r>
          <w:proofErr w:type="spellEnd"/>
        </w:p>
        <w:p w14:paraId="6622D4B8" w14:textId="70E50D22" w:rsidR="00E82931" w:rsidRDefault="00E82931" w:rsidP="00F87DEB">
          <w:pPr>
            <w:ind w:left="-709"/>
            <w:jc w:val="center"/>
            <w:rPr>
              <w:rFonts w:cs="Arial"/>
              <w:lang w:val="en-GB"/>
            </w:rPr>
          </w:pPr>
          <w:r>
            <w:rPr>
              <w:rFonts w:cs="Arial"/>
              <w:lang w:val="en-GB"/>
            </w:rPr>
            <w:t>Junior Research Lab</w:t>
          </w:r>
          <w:r w:rsidR="00854B6D">
            <w:rPr>
              <w:rFonts w:cs="Arial"/>
              <w:lang w:val="en-GB"/>
            </w:rPr>
            <w:t xml:space="preserve"> </w:t>
          </w:r>
        </w:p>
        <w:p w14:paraId="1E35C9B0" w14:textId="2E80AF8B" w:rsidR="00854B6D" w:rsidRPr="00690881" w:rsidRDefault="00854B6D" w:rsidP="00F87DEB">
          <w:pPr>
            <w:ind w:left="-709"/>
            <w:jc w:val="center"/>
            <w:rPr>
              <w:rFonts w:cs="Arial"/>
              <w:lang w:val="en-GB"/>
            </w:rPr>
          </w:pPr>
          <w:r>
            <w:rPr>
              <w:rFonts w:cs="Arial"/>
              <w:lang w:val="en-GB"/>
            </w:rPr>
            <w:t>Agricultural Transition</w:t>
          </w:r>
        </w:p>
        <w:p w14:paraId="6E544678" w14:textId="77777777" w:rsidR="00702144" w:rsidRPr="00690881" w:rsidRDefault="00702144" w:rsidP="00F87DEB">
          <w:pPr>
            <w:ind w:left="-709"/>
            <w:jc w:val="center"/>
            <w:rPr>
              <w:rFonts w:cs="Arial"/>
              <w:lang w:val="en-GB"/>
            </w:rPr>
          </w:pPr>
        </w:p>
        <w:p w14:paraId="32206E71" w14:textId="3E24A0E5" w:rsidR="00702144" w:rsidRPr="00221AAA" w:rsidRDefault="00E82931" w:rsidP="00F87DEB">
          <w:pPr>
            <w:ind w:left="-709"/>
            <w:jc w:val="center"/>
            <w:rPr>
              <w:rFonts w:cs="Arial"/>
              <w:b/>
              <w:sz w:val="32"/>
              <w:szCs w:val="32"/>
              <w:lang w:val="en-GB"/>
            </w:rPr>
          </w:pPr>
          <w:r w:rsidRPr="00221AAA">
            <w:rPr>
              <w:rFonts w:cs="Arial"/>
              <w:b/>
              <w:sz w:val="32"/>
              <w:szCs w:val="32"/>
              <w:lang w:val="en-GB"/>
            </w:rPr>
            <w:t>Project: BLOB</w:t>
          </w:r>
          <w:r w:rsidR="00221AAA" w:rsidRPr="00221AAA">
            <w:rPr>
              <w:rFonts w:cs="Arial"/>
              <w:b/>
              <w:sz w:val="32"/>
              <w:szCs w:val="32"/>
              <w:lang w:val="en-GB"/>
            </w:rPr>
            <w:t xml:space="preserve"> (</w:t>
          </w:r>
          <w:r w:rsidR="00221AAA" w:rsidRPr="00221AAA">
            <w:rPr>
              <w:b/>
              <w:i/>
              <w:iCs/>
              <w:sz w:val="32"/>
              <w:szCs w:val="32"/>
              <w:lang w:val="en-GB"/>
            </w:rPr>
            <w:t xml:space="preserve">Physarum </w:t>
          </w:r>
          <w:proofErr w:type="spellStart"/>
          <w:r w:rsidR="00221AAA" w:rsidRPr="00221AAA">
            <w:rPr>
              <w:b/>
              <w:i/>
              <w:iCs/>
              <w:sz w:val="32"/>
              <w:szCs w:val="32"/>
              <w:lang w:val="en-GB"/>
            </w:rPr>
            <w:t>polycephalum</w:t>
          </w:r>
          <w:proofErr w:type="spellEnd"/>
          <w:r w:rsidR="00221AAA" w:rsidRPr="00221AAA">
            <w:rPr>
              <w:b/>
              <w:sz w:val="32"/>
              <w:szCs w:val="32"/>
              <w:lang w:val="en-GB"/>
            </w:rPr>
            <w:t>)</w:t>
          </w:r>
        </w:p>
        <w:p w14:paraId="2139C0D7" w14:textId="77777777" w:rsidR="00702144" w:rsidRPr="008350BB" w:rsidRDefault="00702144" w:rsidP="00F87DEB">
          <w:pPr>
            <w:ind w:left="-709"/>
            <w:jc w:val="center"/>
            <w:rPr>
              <w:rFonts w:cs="Arial"/>
              <w:b/>
              <w:sz w:val="32"/>
              <w:szCs w:val="32"/>
              <w:lang w:val="en-GB"/>
            </w:rPr>
          </w:pPr>
        </w:p>
        <w:p w14:paraId="055BE9BB" w14:textId="77777777" w:rsidR="00702144" w:rsidRPr="00D82013" w:rsidRDefault="00702144" w:rsidP="00F87DEB">
          <w:pPr>
            <w:ind w:left="-709"/>
            <w:jc w:val="center"/>
            <w:rPr>
              <w:rFonts w:cs="Arial"/>
              <w:lang w:val="en-GB"/>
            </w:rPr>
          </w:pPr>
        </w:p>
        <w:p w14:paraId="32225066" w14:textId="05F67D77" w:rsidR="00702144" w:rsidRPr="000067A3" w:rsidRDefault="00E82931" w:rsidP="00F87DEB">
          <w:pPr>
            <w:ind w:left="-709"/>
            <w:jc w:val="center"/>
            <w:rPr>
              <w:rFonts w:cs="Arial"/>
              <w:b/>
              <w:sz w:val="28"/>
              <w:szCs w:val="28"/>
              <w:lang w:val="en-GB"/>
            </w:rPr>
          </w:pPr>
          <w:r w:rsidRPr="00854B6D">
            <w:rPr>
              <w:rFonts w:cs="Arial"/>
              <w:b/>
              <w:sz w:val="28"/>
              <w:szCs w:val="28"/>
              <w:highlight w:val="yellow"/>
              <w:lang w:val="en-GB"/>
            </w:rPr>
            <w:t>Research Question</w:t>
          </w:r>
        </w:p>
        <w:p w14:paraId="7E6785BB" w14:textId="77777777" w:rsidR="00702144" w:rsidRPr="00474103" w:rsidRDefault="00702144" w:rsidP="00F87DEB">
          <w:pPr>
            <w:ind w:left="-709"/>
            <w:jc w:val="center"/>
            <w:rPr>
              <w:rFonts w:cs="Arial"/>
              <w:lang w:val="en-GB"/>
            </w:rPr>
          </w:pPr>
        </w:p>
        <w:p w14:paraId="64824F6B" w14:textId="72307323" w:rsidR="00702144" w:rsidRPr="00797E3F" w:rsidRDefault="00D82013" w:rsidP="00F87DEB">
          <w:pPr>
            <w:ind w:left="-709"/>
            <w:jc w:val="center"/>
            <w:rPr>
              <w:rFonts w:cs="Arial"/>
              <w:lang w:val="en-GB"/>
            </w:rPr>
          </w:pPr>
          <w:r w:rsidRPr="00797E3F">
            <w:rPr>
              <w:rFonts w:cs="Arial"/>
              <w:lang w:val="en-GB"/>
            </w:rPr>
            <w:t>Submitted by</w:t>
          </w:r>
          <w:r w:rsidR="00702144" w:rsidRPr="00797E3F">
            <w:rPr>
              <w:rFonts w:cs="Arial"/>
              <w:lang w:val="en-GB"/>
            </w:rPr>
            <w:t>:</w:t>
          </w:r>
        </w:p>
        <w:p w14:paraId="33531D4E" w14:textId="7022C0B4" w:rsidR="00E82931" w:rsidRDefault="00E82931" w:rsidP="00F87DEB">
          <w:pPr>
            <w:ind w:left="-709"/>
            <w:jc w:val="center"/>
            <w:rPr>
              <w:rFonts w:cs="Arial"/>
              <w:b/>
              <w:lang w:val="en-GB"/>
            </w:rPr>
          </w:pPr>
          <w:r>
            <w:rPr>
              <w:rFonts w:cs="Arial"/>
              <w:b/>
              <w:lang w:val="en-GB"/>
            </w:rPr>
            <w:t>Younes Amara</w:t>
          </w:r>
        </w:p>
        <w:p w14:paraId="0047A8AA" w14:textId="37B9F823" w:rsidR="00E82931" w:rsidRDefault="00E82931" w:rsidP="00F87DEB">
          <w:pPr>
            <w:ind w:left="-709"/>
            <w:jc w:val="center"/>
            <w:rPr>
              <w:rFonts w:cs="Arial"/>
              <w:b/>
              <w:lang w:val="en-GB"/>
            </w:rPr>
          </w:pPr>
          <w:proofErr w:type="spellStart"/>
          <w:r>
            <w:rPr>
              <w:rFonts w:cs="Arial"/>
              <w:b/>
              <w:lang w:val="en-GB"/>
            </w:rPr>
            <w:t>Théau</w:t>
          </w:r>
          <w:proofErr w:type="spellEnd"/>
          <w:r>
            <w:rPr>
              <w:rFonts w:cs="Arial"/>
              <w:b/>
              <w:lang w:val="en-GB"/>
            </w:rPr>
            <w:t xml:space="preserve"> </w:t>
          </w:r>
          <w:proofErr w:type="spellStart"/>
          <w:r>
            <w:rPr>
              <w:rFonts w:cs="Arial"/>
              <w:b/>
              <w:lang w:val="en-GB"/>
            </w:rPr>
            <w:t>Despeyroux</w:t>
          </w:r>
          <w:proofErr w:type="spellEnd"/>
        </w:p>
        <w:p w14:paraId="762DAFC8" w14:textId="2B09D592" w:rsidR="00702144" w:rsidRPr="00797E3F" w:rsidRDefault="00474103" w:rsidP="00F87DEB">
          <w:pPr>
            <w:ind w:left="-709"/>
            <w:jc w:val="center"/>
            <w:rPr>
              <w:rFonts w:cs="Arial"/>
              <w:b/>
              <w:lang w:val="en-GB"/>
            </w:rPr>
          </w:pPr>
          <w:r w:rsidRPr="00797E3F">
            <w:rPr>
              <w:rFonts w:cs="Arial"/>
              <w:b/>
              <w:lang w:val="en-GB"/>
            </w:rPr>
            <w:t>Sophie Schwarz</w:t>
          </w:r>
        </w:p>
        <w:p w14:paraId="51BD8BC8" w14:textId="77777777" w:rsidR="00702144" w:rsidRPr="00797E3F" w:rsidRDefault="00702144" w:rsidP="00F87DEB">
          <w:pPr>
            <w:ind w:left="-709"/>
            <w:jc w:val="center"/>
            <w:rPr>
              <w:rFonts w:cs="Arial"/>
              <w:i/>
              <w:lang w:val="en-GB"/>
            </w:rPr>
          </w:pPr>
        </w:p>
        <w:p w14:paraId="6FA868DF" w14:textId="77777777" w:rsidR="00702144" w:rsidRPr="00797E3F" w:rsidRDefault="00702144" w:rsidP="00F87DEB">
          <w:pPr>
            <w:ind w:left="-709"/>
            <w:jc w:val="center"/>
            <w:rPr>
              <w:rFonts w:cs="Arial"/>
              <w:lang w:val="en-GB"/>
            </w:rPr>
          </w:pPr>
        </w:p>
        <w:p w14:paraId="73B95A9F" w14:textId="3DD93601" w:rsidR="00702144" w:rsidRPr="008350BB" w:rsidRDefault="00D82013" w:rsidP="00F87DEB">
          <w:pPr>
            <w:ind w:left="-709"/>
            <w:jc w:val="center"/>
            <w:rPr>
              <w:rFonts w:cs="Arial"/>
              <w:lang w:val="en-GB"/>
            </w:rPr>
          </w:pPr>
          <w:r w:rsidRPr="008350BB">
            <w:rPr>
              <w:rFonts w:cs="Arial"/>
              <w:lang w:val="en-GB"/>
            </w:rPr>
            <w:t>Date of submission</w:t>
          </w:r>
          <w:r w:rsidR="00702144" w:rsidRPr="008350BB">
            <w:rPr>
              <w:rFonts w:cs="Arial"/>
              <w:lang w:val="en-GB"/>
            </w:rPr>
            <w:t xml:space="preserve">: </w:t>
          </w:r>
          <w:r w:rsidR="00F43033" w:rsidRPr="00F43033">
            <w:rPr>
              <w:rFonts w:cs="Arial"/>
              <w:lang w:val="en-GB"/>
            </w:rPr>
            <w:t>1</w:t>
          </w:r>
          <w:r w:rsidR="00E82931">
            <w:rPr>
              <w:rFonts w:cs="Arial"/>
              <w:lang w:val="en-GB"/>
            </w:rPr>
            <w:t>7</w:t>
          </w:r>
          <w:r w:rsidR="00F43033" w:rsidRPr="00F43033">
            <w:rPr>
              <w:rFonts w:cs="Arial"/>
              <w:lang w:val="en-GB"/>
            </w:rPr>
            <w:t>.</w:t>
          </w:r>
          <w:r w:rsidR="00E82931">
            <w:rPr>
              <w:rFonts w:cs="Arial"/>
              <w:lang w:val="en-GB"/>
            </w:rPr>
            <w:t>12</w:t>
          </w:r>
          <w:r w:rsidR="00E31593" w:rsidRPr="00F43033">
            <w:rPr>
              <w:rFonts w:cs="Arial"/>
              <w:lang w:val="en-GB"/>
            </w:rPr>
            <w:t>.202</w:t>
          </w:r>
          <w:r w:rsidR="00B95AEC" w:rsidRPr="00F43033">
            <w:rPr>
              <w:rFonts w:cs="Arial"/>
              <w:lang w:val="en-GB"/>
            </w:rPr>
            <w:t>1</w:t>
          </w:r>
        </w:p>
        <w:p w14:paraId="28D68A16" w14:textId="77777777" w:rsidR="00702144" w:rsidRPr="008350BB" w:rsidRDefault="00702144" w:rsidP="00F87DEB">
          <w:pPr>
            <w:ind w:left="-709"/>
            <w:jc w:val="center"/>
            <w:rPr>
              <w:rFonts w:cs="Arial"/>
              <w:i/>
              <w:lang w:val="en-GB"/>
            </w:rPr>
          </w:pPr>
        </w:p>
        <w:p w14:paraId="1A403797" w14:textId="7A022D8F" w:rsidR="00A72A18" w:rsidRPr="00854B6D" w:rsidRDefault="00D82013" w:rsidP="00E82931">
          <w:pPr>
            <w:ind w:left="-709"/>
            <w:contextualSpacing/>
            <w:jc w:val="center"/>
            <w:rPr>
              <w:rFonts w:cs="Arial"/>
              <w:highlight w:val="yellow"/>
              <w:lang w:val="en-GB"/>
            </w:rPr>
          </w:pPr>
          <w:r w:rsidRPr="00854B6D">
            <w:rPr>
              <w:rFonts w:cs="Arial"/>
              <w:highlight w:val="yellow"/>
              <w:lang w:val="en-GB"/>
            </w:rPr>
            <w:t>1st reviewer</w:t>
          </w:r>
          <w:r w:rsidR="00702144" w:rsidRPr="00854B6D">
            <w:rPr>
              <w:rFonts w:cs="Arial"/>
              <w:highlight w:val="yellow"/>
              <w:lang w:val="en-GB"/>
            </w:rPr>
            <w:t xml:space="preserve">: </w:t>
          </w:r>
        </w:p>
        <w:p w14:paraId="2C12ADA8" w14:textId="77777777" w:rsidR="00A72A18" w:rsidRPr="00854B6D" w:rsidRDefault="00A72A18" w:rsidP="00F87DEB">
          <w:pPr>
            <w:ind w:left="-709"/>
            <w:contextualSpacing/>
            <w:jc w:val="center"/>
            <w:rPr>
              <w:rFonts w:cs="Arial"/>
              <w:highlight w:val="yellow"/>
              <w:lang w:val="en-GB"/>
            </w:rPr>
          </w:pPr>
        </w:p>
        <w:p w14:paraId="3E9A9689" w14:textId="409AB8EA" w:rsidR="00702144" w:rsidRPr="00AD63F3" w:rsidRDefault="00D82013" w:rsidP="00F87DEB">
          <w:pPr>
            <w:ind w:left="-709"/>
            <w:jc w:val="center"/>
            <w:rPr>
              <w:rFonts w:cs="Arial"/>
            </w:rPr>
          </w:pPr>
          <w:r w:rsidRPr="00854B6D">
            <w:rPr>
              <w:rFonts w:cs="Arial"/>
              <w:highlight w:val="yellow"/>
              <w:lang w:val="en-GB"/>
            </w:rPr>
            <w:t>2nd reviewer</w:t>
          </w:r>
          <w:r w:rsidR="00702144" w:rsidRPr="00854B6D">
            <w:rPr>
              <w:rFonts w:cs="Arial"/>
              <w:highlight w:val="yellow"/>
              <w:lang w:val="en-GB"/>
            </w:rPr>
            <w:t>:</w:t>
          </w:r>
          <w:r w:rsidR="00702144" w:rsidRPr="00C1642C">
            <w:rPr>
              <w:rFonts w:cs="Arial"/>
              <w:lang w:val="en-GB"/>
            </w:rPr>
            <w:t xml:space="preserve"> </w:t>
          </w:r>
        </w:p>
        <w:p w14:paraId="4B8DE05C" w14:textId="77777777" w:rsidR="00702144" w:rsidRPr="00AD63F3" w:rsidRDefault="00702144" w:rsidP="00F87DEB">
          <w:pPr>
            <w:ind w:left="-709"/>
            <w:jc w:val="center"/>
            <w:rPr>
              <w:rFonts w:cs="Arial"/>
            </w:rPr>
          </w:pPr>
        </w:p>
        <w:p w14:paraId="553BFE23" w14:textId="77777777" w:rsidR="00E82931" w:rsidRDefault="00702144" w:rsidP="00F87DEB">
          <w:pPr>
            <w:pStyle w:val="KeinLeerraum"/>
            <w:spacing w:before="120" w:after="240"/>
            <w:ind w:left="-709"/>
            <w:contextualSpacing/>
            <w:jc w:val="center"/>
            <w:rPr>
              <w:rFonts w:cs="Arial"/>
            </w:rPr>
          </w:pPr>
          <w:r w:rsidRPr="00705E86">
            <w:rPr>
              <w:rFonts w:cs="Arial"/>
            </w:rPr>
            <w:t>Version:</w:t>
          </w:r>
          <w:r w:rsidR="00705E86" w:rsidRPr="00705E86">
            <w:rPr>
              <w:rFonts w:cs="Arial"/>
            </w:rPr>
            <w:t xml:space="preserve"> </w:t>
          </w:r>
          <w:proofErr w:type="spellStart"/>
          <w:r w:rsidR="00E82931">
            <w:rPr>
              <w:rFonts w:cs="Arial"/>
            </w:rPr>
            <w:t>December</w:t>
          </w:r>
          <w:proofErr w:type="spellEnd"/>
          <w:r w:rsidR="00817C1C" w:rsidRPr="00B95AEC">
            <w:rPr>
              <w:rFonts w:cs="Arial"/>
            </w:rPr>
            <w:t xml:space="preserve"> </w:t>
          </w:r>
          <w:r w:rsidR="00705E86" w:rsidRPr="00B95AEC">
            <w:rPr>
              <w:rFonts w:cs="Arial"/>
            </w:rPr>
            <w:t>202</w:t>
          </w:r>
          <w:r w:rsidR="00190F8D" w:rsidRPr="00B95AEC">
            <w:rPr>
              <w:rFonts w:cs="Arial"/>
            </w:rPr>
            <w:t>1</w:t>
          </w:r>
        </w:p>
        <w:p w14:paraId="1CE4F40E" w14:textId="65242767" w:rsidR="004C1C67" w:rsidRPr="00705E86" w:rsidRDefault="00E82931" w:rsidP="00E82931">
          <w:pPr>
            <w:rPr>
              <w:color w:val="2F5496" w:themeColor="accent1" w:themeShade="BF"/>
              <w:sz w:val="28"/>
            </w:rPr>
          </w:pPr>
          <w:r>
            <w:rPr>
              <w:rFonts w:cs="Arial"/>
            </w:rPr>
            <w:br w:type="page"/>
          </w:r>
        </w:p>
      </w:sdtContent>
    </w:sdt>
    <w:sdt>
      <w:sdtPr>
        <w:rPr>
          <w:rFonts w:ascii="Arial" w:eastAsiaTheme="minorHAnsi" w:hAnsi="Arial" w:cstheme="minorBidi"/>
          <w:spacing w:val="0"/>
          <w:kern w:val="0"/>
          <w:sz w:val="22"/>
          <w:szCs w:val="22"/>
          <w:lang w:val="en-GB"/>
        </w:rPr>
        <w:id w:val="-1940677357"/>
        <w:docPartObj>
          <w:docPartGallery w:val="Table of Contents"/>
          <w:docPartUnique/>
        </w:docPartObj>
      </w:sdtPr>
      <w:sdtEndPr>
        <w:rPr>
          <w:rFonts w:cs="Arial"/>
          <w:b/>
          <w:bCs/>
        </w:rPr>
      </w:sdtEndPr>
      <w:sdtContent>
        <w:p w14:paraId="16736D45" w14:textId="77777777" w:rsidR="004C1C67" w:rsidRPr="00FD0AF2" w:rsidRDefault="00D51E86" w:rsidP="00CD5491">
          <w:pPr>
            <w:pStyle w:val="Titel"/>
            <w:rPr>
              <w:rFonts w:ascii="Arial" w:hAnsi="Arial" w:cs="Arial"/>
            </w:rPr>
          </w:pPr>
          <w:r w:rsidRPr="00FD0AF2">
            <w:rPr>
              <w:rFonts w:ascii="Arial" w:hAnsi="Arial" w:cs="Arial"/>
              <w:sz w:val="52"/>
              <w:szCs w:val="52"/>
            </w:rPr>
            <w:t>Index</w:t>
          </w:r>
        </w:p>
        <w:p w14:paraId="53BDE678" w14:textId="43424C2C" w:rsidR="00E82931" w:rsidRDefault="004C1C67">
          <w:pPr>
            <w:pStyle w:val="Verzeichnis1"/>
            <w:tabs>
              <w:tab w:val="right" w:leader="dot" w:pos="9344"/>
            </w:tabs>
            <w:rPr>
              <w:rFonts w:eastAsiaTheme="minorEastAsia"/>
              <w:noProof/>
              <w:lang w:eastAsia="de-DE"/>
            </w:rPr>
          </w:pPr>
          <w:r w:rsidRPr="009E6D22">
            <w:rPr>
              <w:rFonts w:ascii="Arial" w:hAnsi="Arial" w:cs="Arial"/>
              <w:lang w:val="en-GB"/>
            </w:rPr>
            <w:fldChar w:fldCharType="begin"/>
          </w:r>
          <w:r w:rsidRPr="009E6D22">
            <w:rPr>
              <w:rFonts w:ascii="Arial" w:hAnsi="Arial" w:cs="Arial"/>
              <w:lang w:val="en-GB"/>
            </w:rPr>
            <w:instrText xml:space="preserve"> TOC \o "1-3" \h \z \u </w:instrText>
          </w:r>
          <w:r w:rsidRPr="009E6D22">
            <w:rPr>
              <w:rFonts w:ascii="Arial" w:hAnsi="Arial" w:cs="Arial"/>
              <w:lang w:val="en-GB"/>
            </w:rPr>
            <w:fldChar w:fldCharType="separate"/>
          </w:r>
          <w:hyperlink w:anchor="_Toc82603661" w:history="1">
            <w:r w:rsidR="00E82931" w:rsidRPr="00456CE3">
              <w:rPr>
                <w:rStyle w:val="Hyperlink"/>
                <w:rFonts w:cs="Arial"/>
                <w:noProof/>
              </w:rPr>
              <w:t>Index of abbreviations</w:t>
            </w:r>
            <w:r w:rsidR="00E82931">
              <w:rPr>
                <w:noProof/>
                <w:webHidden/>
              </w:rPr>
              <w:tab/>
            </w:r>
            <w:r w:rsidR="00E82931">
              <w:rPr>
                <w:noProof/>
                <w:webHidden/>
              </w:rPr>
              <w:fldChar w:fldCharType="begin"/>
            </w:r>
            <w:r w:rsidR="00E82931">
              <w:rPr>
                <w:noProof/>
                <w:webHidden/>
              </w:rPr>
              <w:instrText xml:space="preserve"> PAGEREF _Toc82603661 \h </w:instrText>
            </w:r>
            <w:r w:rsidR="00E82931">
              <w:rPr>
                <w:noProof/>
                <w:webHidden/>
              </w:rPr>
            </w:r>
            <w:r w:rsidR="00E82931">
              <w:rPr>
                <w:noProof/>
                <w:webHidden/>
              </w:rPr>
              <w:fldChar w:fldCharType="separate"/>
            </w:r>
            <w:r w:rsidR="00E82931">
              <w:rPr>
                <w:noProof/>
                <w:webHidden/>
              </w:rPr>
              <w:t>i</w:t>
            </w:r>
            <w:r w:rsidR="00E82931">
              <w:rPr>
                <w:noProof/>
                <w:webHidden/>
              </w:rPr>
              <w:fldChar w:fldCharType="end"/>
            </w:r>
          </w:hyperlink>
        </w:p>
        <w:p w14:paraId="373F5905" w14:textId="6D8DCEF6" w:rsidR="00E82931" w:rsidRDefault="006C36D9">
          <w:pPr>
            <w:pStyle w:val="Verzeichnis1"/>
            <w:tabs>
              <w:tab w:val="right" w:leader="dot" w:pos="9344"/>
            </w:tabs>
            <w:rPr>
              <w:rFonts w:eastAsiaTheme="minorEastAsia"/>
              <w:noProof/>
              <w:lang w:eastAsia="de-DE"/>
            </w:rPr>
          </w:pPr>
          <w:hyperlink w:anchor="_Toc82603662" w:history="1">
            <w:r w:rsidR="00E82931" w:rsidRPr="00456CE3">
              <w:rPr>
                <w:rStyle w:val="Hyperlink"/>
                <w:rFonts w:cs="Arial"/>
                <w:noProof/>
              </w:rPr>
              <w:t>Register of figures</w:t>
            </w:r>
            <w:r w:rsidR="00E82931">
              <w:rPr>
                <w:noProof/>
                <w:webHidden/>
              </w:rPr>
              <w:tab/>
            </w:r>
            <w:r w:rsidR="00E82931">
              <w:rPr>
                <w:noProof/>
                <w:webHidden/>
              </w:rPr>
              <w:fldChar w:fldCharType="begin"/>
            </w:r>
            <w:r w:rsidR="00E82931">
              <w:rPr>
                <w:noProof/>
                <w:webHidden/>
              </w:rPr>
              <w:instrText xml:space="preserve"> PAGEREF _Toc82603662 \h </w:instrText>
            </w:r>
            <w:r w:rsidR="00E82931">
              <w:rPr>
                <w:noProof/>
                <w:webHidden/>
              </w:rPr>
            </w:r>
            <w:r w:rsidR="00E82931">
              <w:rPr>
                <w:noProof/>
                <w:webHidden/>
              </w:rPr>
              <w:fldChar w:fldCharType="separate"/>
            </w:r>
            <w:r w:rsidR="00E82931">
              <w:rPr>
                <w:noProof/>
                <w:webHidden/>
              </w:rPr>
              <w:t>ii</w:t>
            </w:r>
            <w:r w:rsidR="00E82931">
              <w:rPr>
                <w:noProof/>
                <w:webHidden/>
              </w:rPr>
              <w:fldChar w:fldCharType="end"/>
            </w:r>
          </w:hyperlink>
        </w:p>
        <w:p w14:paraId="1446DCFA" w14:textId="76F973B2" w:rsidR="00E82931" w:rsidRDefault="006C36D9">
          <w:pPr>
            <w:pStyle w:val="Verzeichnis1"/>
            <w:tabs>
              <w:tab w:val="right" w:leader="dot" w:pos="9344"/>
            </w:tabs>
            <w:rPr>
              <w:rFonts w:eastAsiaTheme="minorEastAsia"/>
              <w:noProof/>
              <w:lang w:eastAsia="de-DE"/>
            </w:rPr>
          </w:pPr>
          <w:hyperlink w:anchor="_Toc82603663" w:history="1">
            <w:r w:rsidR="00E82931" w:rsidRPr="00456CE3">
              <w:rPr>
                <w:rStyle w:val="Hyperlink"/>
                <w:rFonts w:cs="Arial"/>
                <w:noProof/>
              </w:rPr>
              <w:t>Register of tables</w:t>
            </w:r>
            <w:r w:rsidR="00E82931">
              <w:rPr>
                <w:noProof/>
                <w:webHidden/>
              </w:rPr>
              <w:tab/>
            </w:r>
            <w:r w:rsidR="00E82931">
              <w:rPr>
                <w:noProof/>
                <w:webHidden/>
              </w:rPr>
              <w:fldChar w:fldCharType="begin"/>
            </w:r>
            <w:r w:rsidR="00E82931">
              <w:rPr>
                <w:noProof/>
                <w:webHidden/>
              </w:rPr>
              <w:instrText xml:space="preserve"> PAGEREF _Toc82603663 \h </w:instrText>
            </w:r>
            <w:r w:rsidR="00E82931">
              <w:rPr>
                <w:noProof/>
                <w:webHidden/>
              </w:rPr>
            </w:r>
            <w:r w:rsidR="00E82931">
              <w:rPr>
                <w:noProof/>
                <w:webHidden/>
              </w:rPr>
              <w:fldChar w:fldCharType="separate"/>
            </w:r>
            <w:r w:rsidR="00E82931">
              <w:rPr>
                <w:noProof/>
                <w:webHidden/>
              </w:rPr>
              <w:t>ii</w:t>
            </w:r>
            <w:r w:rsidR="00E82931">
              <w:rPr>
                <w:noProof/>
                <w:webHidden/>
              </w:rPr>
              <w:fldChar w:fldCharType="end"/>
            </w:r>
          </w:hyperlink>
        </w:p>
        <w:p w14:paraId="7D981338" w14:textId="1B7F6B2D" w:rsidR="00E82931" w:rsidRDefault="006C36D9">
          <w:pPr>
            <w:pStyle w:val="Verzeichnis1"/>
            <w:tabs>
              <w:tab w:val="left" w:pos="440"/>
              <w:tab w:val="right" w:leader="dot" w:pos="9344"/>
            </w:tabs>
            <w:rPr>
              <w:rFonts w:eastAsiaTheme="minorEastAsia"/>
              <w:noProof/>
              <w:lang w:eastAsia="de-DE"/>
            </w:rPr>
          </w:pPr>
          <w:hyperlink w:anchor="_Toc82603664" w:history="1">
            <w:r w:rsidR="00E82931" w:rsidRPr="00456CE3">
              <w:rPr>
                <w:rStyle w:val="Hyperlink"/>
                <w:rFonts w:ascii="Arial" w:hAnsi="Arial" w:cs="Arial"/>
                <w:noProof/>
                <w:lang w:val="en-GB"/>
              </w:rPr>
              <w:t>1</w:t>
            </w:r>
            <w:r w:rsidR="00E82931">
              <w:rPr>
                <w:rFonts w:eastAsiaTheme="minorEastAsia"/>
                <w:noProof/>
                <w:lang w:eastAsia="de-DE"/>
              </w:rPr>
              <w:tab/>
            </w:r>
            <w:r w:rsidR="00E82931" w:rsidRPr="00456CE3">
              <w:rPr>
                <w:rStyle w:val="Hyperlink"/>
                <w:rFonts w:ascii="Arial" w:hAnsi="Arial" w:cs="Arial"/>
                <w:noProof/>
                <w:lang w:val="en-GB"/>
              </w:rPr>
              <w:t>Abstract</w:t>
            </w:r>
            <w:r w:rsidR="00E82931">
              <w:rPr>
                <w:noProof/>
                <w:webHidden/>
              </w:rPr>
              <w:tab/>
            </w:r>
            <w:r w:rsidR="00E82931">
              <w:rPr>
                <w:noProof/>
                <w:webHidden/>
              </w:rPr>
              <w:fldChar w:fldCharType="begin"/>
            </w:r>
            <w:r w:rsidR="00E82931">
              <w:rPr>
                <w:noProof/>
                <w:webHidden/>
              </w:rPr>
              <w:instrText xml:space="preserve"> PAGEREF _Toc82603664 \h </w:instrText>
            </w:r>
            <w:r w:rsidR="00E82931">
              <w:rPr>
                <w:noProof/>
                <w:webHidden/>
              </w:rPr>
            </w:r>
            <w:r w:rsidR="00E82931">
              <w:rPr>
                <w:noProof/>
                <w:webHidden/>
              </w:rPr>
              <w:fldChar w:fldCharType="separate"/>
            </w:r>
            <w:r w:rsidR="00E82931">
              <w:rPr>
                <w:noProof/>
                <w:webHidden/>
              </w:rPr>
              <w:t>1</w:t>
            </w:r>
            <w:r w:rsidR="00E82931">
              <w:rPr>
                <w:noProof/>
                <w:webHidden/>
              </w:rPr>
              <w:fldChar w:fldCharType="end"/>
            </w:r>
          </w:hyperlink>
        </w:p>
        <w:p w14:paraId="4E265895" w14:textId="2E5C8858" w:rsidR="00E82931" w:rsidRDefault="006C36D9">
          <w:pPr>
            <w:pStyle w:val="Verzeichnis1"/>
            <w:tabs>
              <w:tab w:val="left" w:pos="440"/>
              <w:tab w:val="right" w:leader="dot" w:pos="9344"/>
            </w:tabs>
            <w:rPr>
              <w:rFonts w:eastAsiaTheme="minorEastAsia"/>
              <w:noProof/>
              <w:lang w:eastAsia="de-DE"/>
            </w:rPr>
          </w:pPr>
          <w:hyperlink w:anchor="_Toc82603665" w:history="1">
            <w:r w:rsidR="00E82931" w:rsidRPr="00456CE3">
              <w:rPr>
                <w:rStyle w:val="Hyperlink"/>
                <w:rFonts w:ascii="Arial" w:hAnsi="Arial" w:cs="Arial"/>
                <w:noProof/>
                <w:lang w:val="en-GB"/>
              </w:rPr>
              <w:t>2</w:t>
            </w:r>
            <w:r w:rsidR="00E82931">
              <w:rPr>
                <w:rFonts w:eastAsiaTheme="minorEastAsia"/>
                <w:noProof/>
                <w:lang w:eastAsia="de-DE"/>
              </w:rPr>
              <w:tab/>
            </w:r>
            <w:r w:rsidR="00E82931" w:rsidRPr="00456CE3">
              <w:rPr>
                <w:rStyle w:val="Hyperlink"/>
                <w:rFonts w:ascii="Arial" w:hAnsi="Arial" w:cs="Arial"/>
                <w:noProof/>
                <w:lang w:val="en-GB"/>
              </w:rPr>
              <w:t>Introduction</w:t>
            </w:r>
            <w:r w:rsidR="00E82931">
              <w:rPr>
                <w:noProof/>
                <w:webHidden/>
              </w:rPr>
              <w:tab/>
            </w:r>
            <w:r w:rsidR="00E82931">
              <w:rPr>
                <w:noProof/>
                <w:webHidden/>
              </w:rPr>
              <w:fldChar w:fldCharType="begin"/>
            </w:r>
            <w:r w:rsidR="00E82931">
              <w:rPr>
                <w:noProof/>
                <w:webHidden/>
              </w:rPr>
              <w:instrText xml:space="preserve"> PAGEREF _Toc82603665 \h </w:instrText>
            </w:r>
            <w:r w:rsidR="00E82931">
              <w:rPr>
                <w:noProof/>
                <w:webHidden/>
              </w:rPr>
            </w:r>
            <w:r w:rsidR="00E82931">
              <w:rPr>
                <w:noProof/>
                <w:webHidden/>
              </w:rPr>
              <w:fldChar w:fldCharType="separate"/>
            </w:r>
            <w:r w:rsidR="00E82931">
              <w:rPr>
                <w:noProof/>
                <w:webHidden/>
              </w:rPr>
              <w:t>1</w:t>
            </w:r>
            <w:r w:rsidR="00E82931">
              <w:rPr>
                <w:noProof/>
                <w:webHidden/>
              </w:rPr>
              <w:fldChar w:fldCharType="end"/>
            </w:r>
          </w:hyperlink>
        </w:p>
        <w:p w14:paraId="3021351B" w14:textId="55BAF9C5" w:rsidR="00E82931" w:rsidRDefault="006C36D9">
          <w:pPr>
            <w:pStyle w:val="Verzeichnis1"/>
            <w:tabs>
              <w:tab w:val="left" w:pos="440"/>
              <w:tab w:val="right" w:leader="dot" w:pos="9344"/>
            </w:tabs>
            <w:rPr>
              <w:rFonts w:eastAsiaTheme="minorEastAsia"/>
              <w:noProof/>
              <w:lang w:eastAsia="de-DE"/>
            </w:rPr>
          </w:pPr>
          <w:hyperlink w:anchor="_Toc82603666" w:history="1">
            <w:r w:rsidR="00E82931" w:rsidRPr="00456CE3">
              <w:rPr>
                <w:rStyle w:val="Hyperlink"/>
                <w:rFonts w:ascii="Arial" w:hAnsi="Arial" w:cs="Arial"/>
                <w:noProof/>
                <w:lang w:val="en-GB"/>
              </w:rPr>
              <w:t>3</w:t>
            </w:r>
            <w:r w:rsidR="00E82931">
              <w:rPr>
                <w:rFonts w:eastAsiaTheme="minorEastAsia"/>
                <w:noProof/>
                <w:lang w:eastAsia="de-DE"/>
              </w:rPr>
              <w:tab/>
            </w:r>
            <w:r w:rsidR="00E82931" w:rsidRPr="00456CE3">
              <w:rPr>
                <w:rStyle w:val="Hyperlink"/>
                <w:rFonts w:ascii="Arial" w:hAnsi="Arial" w:cs="Arial"/>
                <w:noProof/>
                <w:lang w:val="en-GB"/>
              </w:rPr>
              <w:t>Methods</w:t>
            </w:r>
            <w:r w:rsidR="00E82931">
              <w:rPr>
                <w:noProof/>
                <w:webHidden/>
              </w:rPr>
              <w:tab/>
            </w:r>
            <w:r w:rsidR="00E82931">
              <w:rPr>
                <w:noProof/>
                <w:webHidden/>
              </w:rPr>
              <w:fldChar w:fldCharType="begin"/>
            </w:r>
            <w:r w:rsidR="00E82931">
              <w:rPr>
                <w:noProof/>
                <w:webHidden/>
              </w:rPr>
              <w:instrText xml:space="preserve"> PAGEREF _Toc82603666 \h </w:instrText>
            </w:r>
            <w:r w:rsidR="00E82931">
              <w:rPr>
                <w:noProof/>
                <w:webHidden/>
              </w:rPr>
            </w:r>
            <w:r w:rsidR="00E82931">
              <w:rPr>
                <w:noProof/>
                <w:webHidden/>
              </w:rPr>
              <w:fldChar w:fldCharType="separate"/>
            </w:r>
            <w:r w:rsidR="00E82931">
              <w:rPr>
                <w:noProof/>
                <w:webHidden/>
              </w:rPr>
              <w:t>1</w:t>
            </w:r>
            <w:r w:rsidR="00E82931">
              <w:rPr>
                <w:noProof/>
                <w:webHidden/>
              </w:rPr>
              <w:fldChar w:fldCharType="end"/>
            </w:r>
          </w:hyperlink>
        </w:p>
        <w:p w14:paraId="04FF12A5" w14:textId="0BD8C5C2" w:rsidR="00E82931" w:rsidRDefault="006C36D9">
          <w:pPr>
            <w:pStyle w:val="Verzeichnis2"/>
            <w:tabs>
              <w:tab w:val="left" w:pos="880"/>
              <w:tab w:val="right" w:leader="dot" w:pos="9344"/>
            </w:tabs>
            <w:rPr>
              <w:rFonts w:eastAsiaTheme="minorEastAsia"/>
              <w:noProof/>
              <w:lang w:eastAsia="de-DE"/>
            </w:rPr>
          </w:pPr>
          <w:hyperlink w:anchor="_Toc82603667" w:history="1">
            <w:r w:rsidR="00E82931" w:rsidRPr="00456CE3">
              <w:rPr>
                <w:rStyle w:val="Hyperlink"/>
                <w:rFonts w:ascii="Arial" w:hAnsi="Arial" w:cs="Arial"/>
                <w:noProof/>
                <w:lang w:val="en-GB"/>
              </w:rPr>
              <w:t>3.1</w:t>
            </w:r>
            <w:r w:rsidR="00E82931">
              <w:rPr>
                <w:rFonts w:eastAsiaTheme="minorEastAsia"/>
                <w:noProof/>
                <w:lang w:eastAsia="de-DE"/>
              </w:rPr>
              <w:tab/>
            </w:r>
            <w:r w:rsidR="00E82931" w:rsidRPr="00456CE3">
              <w:rPr>
                <w:rStyle w:val="Hyperlink"/>
                <w:rFonts w:ascii="Arial" w:hAnsi="Arial" w:cs="Arial"/>
                <w:noProof/>
                <w:lang w:val="en-GB"/>
              </w:rPr>
              <w:t>Data collection and analysis</w:t>
            </w:r>
            <w:r w:rsidR="00E82931">
              <w:rPr>
                <w:noProof/>
                <w:webHidden/>
              </w:rPr>
              <w:tab/>
            </w:r>
            <w:r w:rsidR="00E82931">
              <w:rPr>
                <w:noProof/>
                <w:webHidden/>
              </w:rPr>
              <w:fldChar w:fldCharType="begin"/>
            </w:r>
            <w:r w:rsidR="00E82931">
              <w:rPr>
                <w:noProof/>
                <w:webHidden/>
              </w:rPr>
              <w:instrText xml:space="preserve"> PAGEREF _Toc82603667 \h </w:instrText>
            </w:r>
            <w:r w:rsidR="00E82931">
              <w:rPr>
                <w:noProof/>
                <w:webHidden/>
              </w:rPr>
            </w:r>
            <w:r w:rsidR="00E82931">
              <w:rPr>
                <w:noProof/>
                <w:webHidden/>
              </w:rPr>
              <w:fldChar w:fldCharType="separate"/>
            </w:r>
            <w:r w:rsidR="00E82931">
              <w:rPr>
                <w:noProof/>
                <w:webHidden/>
              </w:rPr>
              <w:t>1</w:t>
            </w:r>
            <w:r w:rsidR="00E82931">
              <w:rPr>
                <w:noProof/>
                <w:webHidden/>
              </w:rPr>
              <w:fldChar w:fldCharType="end"/>
            </w:r>
          </w:hyperlink>
        </w:p>
        <w:p w14:paraId="487B0282" w14:textId="2F11B189" w:rsidR="00E82931" w:rsidRDefault="006C36D9">
          <w:pPr>
            <w:pStyle w:val="Verzeichnis1"/>
            <w:tabs>
              <w:tab w:val="left" w:pos="440"/>
              <w:tab w:val="right" w:leader="dot" w:pos="9344"/>
            </w:tabs>
            <w:rPr>
              <w:rFonts w:eastAsiaTheme="minorEastAsia"/>
              <w:noProof/>
              <w:lang w:eastAsia="de-DE"/>
            </w:rPr>
          </w:pPr>
          <w:hyperlink w:anchor="_Toc82603668" w:history="1">
            <w:r w:rsidR="00E82931" w:rsidRPr="00456CE3">
              <w:rPr>
                <w:rStyle w:val="Hyperlink"/>
                <w:rFonts w:ascii="Arial" w:hAnsi="Arial" w:cs="Arial"/>
                <w:noProof/>
                <w:lang w:val="en-GB"/>
              </w:rPr>
              <w:t>4</w:t>
            </w:r>
            <w:r w:rsidR="00E82931">
              <w:rPr>
                <w:rFonts w:eastAsiaTheme="minorEastAsia"/>
                <w:noProof/>
                <w:lang w:eastAsia="de-DE"/>
              </w:rPr>
              <w:tab/>
            </w:r>
            <w:r w:rsidR="00E82931" w:rsidRPr="00456CE3">
              <w:rPr>
                <w:rStyle w:val="Hyperlink"/>
                <w:rFonts w:ascii="Arial" w:hAnsi="Arial" w:cs="Arial"/>
                <w:noProof/>
                <w:lang w:val="en-GB"/>
              </w:rPr>
              <w:t>Results</w:t>
            </w:r>
            <w:r w:rsidR="00E82931">
              <w:rPr>
                <w:noProof/>
                <w:webHidden/>
              </w:rPr>
              <w:tab/>
            </w:r>
            <w:r w:rsidR="00E82931">
              <w:rPr>
                <w:noProof/>
                <w:webHidden/>
              </w:rPr>
              <w:fldChar w:fldCharType="begin"/>
            </w:r>
            <w:r w:rsidR="00E82931">
              <w:rPr>
                <w:noProof/>
                <w:webHidden/>
              </w:rPr>
              <w:instrText xml:space="preserve"> PAGEREF _Toc82603668 \h </w:instrText>
            </w:r>
            <w:r w:rsidR="00E82931">
              <w:rPr>
                <w:noProof/>
                <w:webHidden/>
              </w:rPr>
            </w:r>
            <w:r w:rsidR="00E82931">
              <w:rPr>
                <w:noProof/>
                <w:webHidden/>
              </w:rPr>
              <w:fldChar w:fldCharType="separate"/>
            </w:r>
            <w:r w:rsidR="00E82931">
              <w:rPr>
                <w:noProof/>
                <w:webHidden/>
              </w:rPr>
              <w:t>1</w:t>
            </w:r>
            <w:r w:rsidR="00E82931">
              <w:rPr>
                <w:noProof/>
                <w:webHidden/>
              </w:rPr>
              <w:fldChar w:fldCharType="end"/>
            </w:r>
          </w:hyperlink>
        </w:p>
        <w:p w14:paraId="321C0267" w14:textId="2D09A492" w:rsidR="00E82931" w:rsidRDefault="006C36D9">
          <w:pPr>
            <w:pStyle w:val="Verzeichnis1"/>
            <w:tabs>
              <w:tab w:val="left" w:pos="440"/>
              <w:tab w:val="right" w:leader="dot" w:pos="9344"/>
            </w:tabs>
            <w:rPr>
              <w:rFonts w:eastAsiaTheme="minorEastAsia"/>
              <w:noProof/>
              <w:lang w:eastAsia="de-DE"/>
            </w:rPr>
          </w:pPr>
          <w:hyperlink w:anchor="_Toc82603669" w:history="1">
            <w:r w:rsidR="00E82931" w:rsidRPr="00456CE3">
              <w:rPr>
                <w:rStyle w:val="Hyperlink"/>
                <w:rFonts w:ascii="Arial" w:hAnsi="Arial" w:cs="Arial"/>
                <w:noProof/>
                <w:lang w:val="en-GB"/>
              </w:rPr>
              <w:t>5</w:t>
            </w:r>
            <w:r w:rsidR="00E82931">
              <w:rPr>
                <w:rFonts w:eastAsiaTheme="minorEastAsia"/>
                <w:noProof/>
                <w:lang w:eastAsia="de-DE"/>
              </w:rPr>
              <w:tab/>
            </w:r>
            <w:r w:rsidR="00E82931" w:rsidRPr="00456CE3">
              <w:rPr>
                <w:rStyle w:val="Hyperlink"/>
                <w:rFonts w:ascii="Arial" w:hAnsi="Arial" w:cs="Arial"/>
                <w:noProof/>
                <w:lang w:val="en-GB"/>
              </w:rPr>
              <w:t>Discussion</w:t>
            </w:r>
            <w:r w:rsidR="00E82931">
              <w:rPr>
                <w:noProof/>
                <w:webHidden/>
              </w:rPr>
              <w:tab/>
            </w:r>
            <w:r w:rsidR="00E82931">
              <w:rPr>
                <w:noProof/>
                <w:webHidden/>
              </w:rPr>
              <w:fldChar w:fldCharType="begin"/>
            </w:r>
            <w:r w:rsidR="00E82931">
              <w:rPr>
                <w:noProof/>
                <w:webHidden/>
              </w:rPr>
              <w:instrText xml:space="preserve"> PAGEREF _Toc82603669 \h </w:instrText>
            </w:r>
            <w:r w:rsidR="00E82931">
              <w:rPr>
                <w:noProof/>
                <w:webHidden/>
              </w:rPr>
            </w:r>
            <w:r w:rsidR="00E82931">
              <w:rPr>
                <w:noProof/>
                <w:webHidden/>
              </w:rPr>
              <w:fldChar w:fldCharType="separate"/>
            </w:r>
            <w:r w:rsidR="00E82931">
              <w:rPr>
                <w:noProof/>
                <w:webHidden/>
              </w:rPr>
              <w:t>1</w:t>
            </w:r>
            <w:r w:rsidR="00E82931">
              <w:rPr>
                <w:noProof/>
                <w:webHidden/>
              </w:rPr>
              <w:fldChar w:fldCharType="end"/>
            </w:r>
          </w:hyperlink>
        </w:p>
        <w:p w14:paraId="779506B3" w14:textId="13E4376F" w:rsidR="00E82931" w:rsidRDefault="006C36D9">
          <w:pPr>
            <w:pStyle w:val="Verzeichnis1"/>
            <w:tabs>
              <w:tab w:val="left" w:pos="440"/>
              <w:tab w:val="right" w:leader="dot" w:pos="9344"/>
            </w:tabs>
            <w:rPr>
              <w:rFonts w:eastAsiaTheme="minorEastAsia"/>
              <w:noProof/>
              <w:lang w:eastAsia="de-DE"/>
            </w:rPr>
          </w:pPr>
          <w:hyperlink w:anchor="_Toc82603670" w:history="1">
            <w:r w:rsidR="00E82931" w:rsidRPr="00456CE3">
              <w:rPr>
                <w:rStyle w:val="Hyperlink"/>
                <w:rFonts w:ascii="Arial" w:hAnsi="Arial" w:cs="Arial"/>
                <w:noProof/>
                <w:lang w:val="en-GB"/>
              </w:rPr>
              <w:t>6</w:t>
            </w:r>
            <w:r w:rsidR="00E82931">
              <w:rPr>
                <w:rFonts w:eastAsiaTheme="minorEastAsia"/>
                <w:noProof/>
                <w:lang w:eastAsia="de-DE"/>
              </w:rPr>
              <w:tab/>
            </w:r>
            <w:r w:rsidR="00E82931" w:rsidRPr="00456CE3">
              <w:rPr>
                <w:rStyle w:val="Hyperlink"/>
                <w:rFonts w:ascii="Arial" w:hAnsi="Arial" w:cs="Arial"/>
                <w:noProof/>
                <w:lang w:val="en-GB"/>
              </w:rPr>
              <w:t>Conclusion</w:t>
            </w:r>
            <w:r w:rsidR="00E82931">
              <w:rPr>
                <w:noProof/>
                <w:webHidden/>
              </w:rPr>
              <w:tab/>
            </w:r>
            <w:r w:rsidR="00E82931">
              <w:rPr>
                <w:noProof/>
                <w:webHidden/>
              </w:rPr>
              <w:fldChar w:fldCharType="begin"/>
            </w:r>
            <w:r w:rsidR="00E82931">
              <w:rPr>
                <w:noProof/>
                <w:webHidden/>
              </w:rPr>
              <w:instrText xml:space="preserve"> PAGEREF _Toc82603670 \h </w:instrText>
            </w:r>
            <w:r w:rsidR="00E82931">
              <w:rPr>
                <w:noProof/>
                <w:webHidden/>
              </w:rPr>
            </w:r>
            <w:r w:rsidR="00E82931">
              <w:rPr>
                <w:noProof/>
                <w:webHidden/>
              </w:rPr>
              <w:fldChar w:fldCharType="separate"/>
            </w:r>
            <w:r w:rsidR="00E82931">
              <w:rPr>
                <w:noProof/>
                <w:webHidden/>
              </w:rPr>
              <w:t>1</w:t>
            </w:r>
            <w:r w:rsidR="00E82931">
              <w:rPr>
                <w:noProof/>
                <w:webHidden/>
              </w:rPr>
              <w:fldChar w:fldCharType="end"/>
            </w:r>
          </w:hyperlink>
        </w:p>
        <w:p w14:paraId="2B2F06B3" w14:textId="0312274A" w:rsidR="00E82931" w:rsidRDefault="006C36D9">
          <w:pPr>
            <w:pStyle w:val="Verzeichnis1"/>
            <w:tabs>
              <w:tab w:val="right" w:leader="dot" w:pos="9344"/>
            </w:tabs>
            <w:rPr>
              <w:rFonts w:eastAsiaTheme="minorEastAsia"/>
              <w:noProof/>
              <w:lang w:eastAsia="de-DE"/>
            </w:rPr>
          </w:pPr>
          <w:hyperlink w:anchor="_Toc82603671" w:history="1">
            <w:r w:rsidR="00E82931" w:rsidRPr="00456CE3">
              <w:rPr>
                <w:rStyle w:val="Hyperlink"/>
                <w:noProof/>
              </w:rPr>
              <w:t>References</w:t>
            </w:r>
            <w:r w:rsidR="00E82931">
              <w:rPr>
                <w:noProof/>
                <w:webHidden/>
              </w:rPr>
              <w:tab/>
            </w:r>
            <w:r w:rsidR="00E82931">
              <w:rPr>
                <w:noProof/>
                <w:webHidden/>
              </w:rPr>
              <w:fldChar w:fldCharType="begin"/>
            </w:r>
            <w:r w:rsidR="00E82931">
              <w:rPr>
                <w:noProof/>
                <w:webHidden/>
              </w:rPr>
              <w:instrText xml:space="preserve"> PAGEREF _Toc82603671 \h </w:instrText>
            </w:r>
            <w:r w:rsidR="00E82931">
              <w:rPr>
                <w:noProof/>
                <w:webHidden/>
              </w:rPr>
            </w:r>
            <w:r w:rsidR="00E82931">
              <w:rPr>
                <w:noProof/>
                <w:webHidden/>
              </w:rPr>
              <w:fldChar w:fldCharType="separate"/>
            </w:r>
            <w:r w:rsidR="00E82931">
              <w:rPr>
                <w:noProof/>
                <w:webHidden/>
              </w:rPr>
              <w:t>1</w:t>
            </w:r>
            <w:r w:rsidR="00E82931">
              <w:rPr>
                <w:noProof/>
                <w:webHidden/>
              </w:rPr>
              <w:fldChar w:fldCharType="end"/>
            </w:r>
          </w:hyperlink>
        </w:p>
        <w:p w14:paraId="7909FDB5" w14:textId="4620DCAA" w:rsidR="004C1C67" w:rsidRPr="006779FC" w:rsidRDefault="004C1C67" w:rsidP="00CD5491">
          <w:pPr>
            <w:contextualSpacing/>
            <w:rPr>
              <w:rFonts w:ascii="Arial" w:hAnsi="Arial" w:cs="Arial"/>
              <w:b/>
              <w:bCs/>
              <w:lang w:val="en-GB"/>
            </w:rPr>
          </w:pPr>
          <w:r w:rsidRPr="009E6D22">
            <w:rPr>
              <w:rFonts w:ascii="Arial" w:hAnsi="Arial" w:cs="Arial"/>
              <w:b/>
              <w:bCs/>
              <w:lang w:val="en-GB"/>
            </w:rPr>
            <w:fldChar w:fldCharType="end"/>
          </w:r>
        </w:p>
      </w:sdtContent>
    </w:sdt>
    <w:p w14:paraId="0F570E0E" w14:textId="2829FFFC" w:rsidR="008F56E9" w:rsidRPr="00251619" w:rsidRDefault="008F56E9" w:rsidP="00B1386A">
      <w:pPr>
        <w:pStyle w:val="berschriftenunnummeriert"/>
        <w:rPr>
          <w:rFonts w:cs="Arial"/>
        </w:rPr>
      </w:pPr>
      <w:bookmarkStart w:id="1" w:name="_Toc82603661"/>
      <w:r w:rsidRPr="00251619">
        <w:rPr>
          <w:rFonts w:cs="Arial"/>
        </w:rPr>
        <w:t>Index of abbreviatio</w:t>
      </w:r>
      <w:r w:rsidR="00FA3C5F">
        <w:rPr>
          <w:rFonts w:cs="Arial"/>
        </w:rPr>
        <w:t>n</w:t>
      </w:r>
      <w:r w:rsidRPr="00251619">
        <w:rPr>
          <w:rFonts w:cs="Arial"/>
        </w:rPr>
        <w:t>s</w:t>
      </w:r>
      <w:bookmarkEnd w:id="1"/>
    </w:p>
    <w:p w14:paraId="4F9C7DAD" w14:textId="77777777" w:rsidR="002E6166" w:rsidRPr="00AA6B01" w:rsidRDefault="002E6166" w:rsidP="00CD5491">
      <w:pPr>
        <w:contextualSpacing/>
        <w:rPr>
          <w:rFonts w:ascii="Arial" w:hAnsi="Arial" w:cs="Arial"/>
          <w:sz w:val="24"/>
          <w:lang w:val="en-GB"/>
        </w:rPr>
      </w:pPr>
      <w:r w:rsidRPr="00AA6B01">
        <w:rPr>
          <w:rFonts w:ascii="Arial" w:hAnsi="Arial" w:cs="Arial"/>
          <w:sz w:val="24"/>
          <w:lang w:val="en-GB"/>
        </w:rPr>
        <w:t>MS</w:t>
      </w:r>
      <w:r w:rsidRPr="00AA6B01">
        <w:rPr>
          <w:rFonts w:ascii="Arial" w:hAnsi="Arial" w:cs="Arial"/>
          <w:sz w:val="24"/>
          <w:lang w:val="en-GB"/>
        </w:rPr>
        <w:tab/>
      </w:r>
      <w:r w:rsidRPr="00AA6B01">
        <w:rPr>
          <w:rFonts w:ascii="Arial" w:hAnsi="Arial" w:cs="Arial"/>
          <w:sz w:val="24"/>
          <w:lang w:val="en-GB"/>
        </w:rPr>
        <w:tab/>
      </w:r>
      <w:r w:rsidRPr="00AA6B01">
        <w:rPr>
          <w:rFonts w:ascii="Arial" w:hAnsi="Arial" w:cs="Arial"/>
          <w:sz w:val="24"/>
          <w:lang w:val="en-GB"/>
        </w:rPr>
        <w:tab/>
      </w:r>
      <w:r w:rsidRPr="00AA6B01">
        <w:rPr>
          <w:rFonts w:ascii="Arial" w:hAnsi="Arial" w:cs="Arial"/>
          <w:sz w:val="24"/>
          <w:lang w:val="en-GB"/>
        </w:rPr>
        <w:tab/>
      </w:r>
      <w:r w:rsidRPr="00AA6B01">
        <w:rPr>
          <w:rFonts w:ascii="Arial" w:hAnsi="Arial" w:cs="Arial"/>
          <w:sz w:val="24"/>
          <w:lang w:val="en-GB"/>
        </w:rPr>
        <w:tab/>
      </w:r>
      <w:r w:rsidRPr="00AA6B01">
        <w:rPr>
          <w:rFonts w:ascii="Arial" w:hAnsi="Arial" w:cs="Arial"/>
          <w:sz w:val="24"/>
          <w:lang w:val="en-GB"/>
        </w:rPr>
        <w:tab/>
        <w:t>Microsoft</w:t>
      </w:r>
    </w:p>
    <w:p w14:paraId="1B692F95" w14:textId="061534F7" w:rsidR="00A27AA9" w:rsidRPr="00B93E82" w:rsidRDefault="002E6166" w:rsidP="00CD5491">
      <w:pPr>
        <w:contextualSpacing/>
        <w:rPr>
          <w:rFonts w:ascii="Arial" w:hAnsi="Arial" w:cs="Arial"/>
          <w:sz w:val="24"/>
          <w:lang w:val="en-GB"/>
        </w:rPr>
      </w:pPr>
      <w:r w:rsidRPr="00B93E82">
        <w:rPr>
          <w:rFonts w:ascii="Arial" w:hAnsi="Arial" w:cs="Arial"/>
          <w:sz w:val="24"/>
          <w:lang w:val="en-GB"/>
        </w:rPr>
        <w:t>N</w:t>
      </w:r>
      <w:r w:rsidRPr="00B93E82">
        <w:rPr>
          <w:rFonts w:ascii="Arial" w:hAnsi="Arial" w:cs="Arial"/>
          <w:sz w:val="24"/>
          <w:lang w:val="en-GB"/>
        </w:rPr>
        <w:tab/>
      </w:r>
      <w:r w:rsidRPr="00B93E82">
        <w:rPr>
          <w:rFonts w:ascii="Arial" w:hAnsi="Arial" w:cs="Arial"/>
          <w:sz w:val="24"/>
          <w:lang w:val="en-GB"/>
        </w:rPr>
        <w:tab/>
      </w:r>
      <w:r w:rsidRPr="00B93E82">
        <w:rPr>
          <w:rFonts w:ascii="Arial" w:hAnsi="Arial" w:cs="Arial"/>
          <w:sz w:val="24"/>
          <w:lang w:val="en-GB"/>
        </w:rPr>
        <w:tab/>
      </w:r>
      <w:r w:rsidRPr="00B93E82">
        <w:rPr>
          <w:rFonts w:ascii="Arial" w:hAnsi="Arial" w:cs="Arial"/>
          <w:sz w:val="24"/>
          <w:lang w:val="en-GB"/>
        </w:rPr>
        <w:tab/>
      </w:r>
      <w:r w:rsidRPr="00B93E82">
        <w:rPr>
          <w:rFonts w:ascii="Arial" w:hAnsi="Arial" w:cs="Arial"/>
          <w:sz w:val="24"/>
          <w:lang w:val="en-GB"/>
        </w:rPr>
        <w:tab/>
      </w:r>
      <w:r w:rsidRPr="00B93E82">
        <w:rPr>
          <w:rFonts w:ascii="Arial" w:hAnsi="Arial" w:cs="Arial"/>
          <w:sz w:val="24"/>
          <w:lang w:val="en-GB"/>
        </w:rPr>
        <w:tab/>
        <w:t>sample size</w:t>
      </w:r>
    </w:p>
    <w:p w14:paraId="07637DA1" w14:textId="77777777" w:rsidR="002E6166" w:rsidRPr="00D05E6D" w:rsidRDefault="002E6166" w:rsidP="00CD5491">
      <w:pPr>
        <w:contextualSpacing/>
        <w:rPr>
          <w:rFonts w:ascii="Arial" w:hAnsi="Arial" w:cs="Arial"/>
          <w:sz w:val="24"/>
        </w:rPr>
      </w:pPr>
      <w:r w:rsidRPr="00D05E6D">
        <w:rPr>
          <w:rFonts w:ascii="Arial" w:hAnsi="Arial" w:cs="Arial"/>
          <w:sz w:val="24"/>
        </w:rPr>
        <w:t>pp</w:t>
      </w:r>
      <w:r w:rsidRPr="00D05E6D">
        <w:rPr>
          <w:rFonts w:ascii="Arial" w:hAnsi="Arial" w:cs="Arial"/>
          <w:sz w:val="24"/>
        </w:rPr>
        <w:tab/>
      </w:r>
      <w:r w:rsidRPr="00D05E6D">
        <w:rPr>
          <w:rFonts w:ascii="Arial" w:hAnsi="Arial" w:cs="Arial"/>
          <w:sz w:val="24"/>
        </w:rPr>
        <w:tab/>
      </w:r>
      <w:r w:rsidRPr="00D05E6D">
        <w:rPr>
          <w:rFonts w:ascii="Arial" w:hAnsi="Arial" w:cs="Arial"/>
          <w:sz w:val="24"/>
        </w:rPr>
        <w:tab/>
      </w:r>
      <w:r w:rsidRPr="00D05E6D">
        <w:rPr>
          <w:rFonts w:ascii="Arial" w:hAnsi="Arial" w:cs="Arial"/>
          <w:sz w:val="24"/>
        </w:rPr>
        <w:tab/>
      </w:r>
      <w:r w:rsidRPr="00D05E6D">
        <w:rPr>
          <w:rFonts w:ascii="Arial" w:hAnsi="Arial" w:cs="Arial"/>
          <w:sz w:val="24"/>
        </w:rPr>
        <w:tab/>
      </w:r>
      <w:r w:rsidRPr="00D05E6D">
        <w:rPr>
          <w:rFonts w:ascii="Arial" w:hAnsi="Arial" w:cs="Arial"/>
          <w:sz w:val="24"/>
        </w:rPr>
        <w:tab/>
      </w:r>
      <w:proofErr w:type="spellStart"/>
      <w:r w:rsidRPr="00D05E6D">
        <w:rPr>
          <w:rFonts w:ascii="Arial" w:hAnsi="Arial" w:cs="Arial"/>
          <w:sz w:val="24"/>
        </w:rPr>
        <w:t>pages</w:t>
      </w:r>
      <w:proofErr w:type="spellEnd"/>
      <w:r w:rsidRPr="00D05E6D">
        <w:rPr>
          <w:rFonts w:ascii="Arial" w:hAnsi="Arial" w:cs="Arial"/>
          <w:sz w:val="24"/>
        </w:rPr>
        <w:t xml:space="preserve"> </w:t>
      </w:r>
    </w:p>
    <w:p w14:paraId="0ED74429" w14:textId="77777777" w:rsidR="00F92A55" w:rsidRPr="00D05E6D" w:rsidRDefault="00F92A55" w:rsidP="00CD5491">
      <w:pPr>
        <w:contextualSpacing/>
        <w:rPr>
          <w:rFonts w:ascii="Arial" w:hAnsi="Arial" w:cs="Arial"/>
          <w:sz w:val="24"/>
        </w:rPr>
      </w:pPr>
    </w:p>
    <w:p w14:paraId="735E94FC" w14:textId="77777777" w:rsidR="006977AF" w:rsidRPr="00D05E6D" w:rsidRDefault="006977AF" w:rsidP="00CD5491">
      <w:pPr>
        <w:rPr>
          <w:rFonts w:ascii="Arial" w:hAnsi="Arial" w:cs="Arial"/>
          <w:sz w:val="24"/>
        </w:rPr>
      </w:pPr>
      <w:r w:rsidRPr="00D05E6D">
        <w:rPr>
          <w:rFonts w:ascii="Arial" w:hAnsi="Arial" w:cs="Arial"/>
          <w:sz w:val="24"/>
        </w:rPr>
        <w:br w:type="page"/>
      </w:r>
    </w:p>
    <w:p w14:paraId="17420DC9" w14:textId="4BF66FBF" w:rsidR="00564946" w:rsidRPr="00D05E6D" w:rsidRDefault="00564946" w:rsidP="00B1386A">
      <w:pPr>
        <w:pStyle w:val="berschriftenunnummeriert"/>
        <w:rPr>
          <w:rFonts w:cs="Arial"/>
          <w:lang w:val="de-DE"/>
        </w:rPr>
      </w:pPr>
      <w:bookmarkStart w:id="2" w:name="_Toc82603662"/>
      <w:r w:rsidRPr="00D05E6D">
        <w:rPr>
          <w:rFonts w:cs="Arial"/>
          <w:lang w:val="de-DE"/>
        </w:rPr>
        <w:lastRenderedPageBreak/>
        <w:t xml:space="preserve">Register </w:t>
      </w:r>
      <w:proofErr w:type="spellStart"/>
      <w:r w:rsidRPr="00D05E6D">
        <w:rPr>
          <w:rFonts w:cs="Arial"/>
          <w:lang w:val="de-DE"/>
        </w:rPr>
        <w:t>of</w:t>
      </w:r>
      <w:proofErr w:type="spellEnd"/>
      <w:r w:rsidRPr="00D05E6D">
        <w:rPr>
          <w:rFonts w:cs="Arial"/>
          <w:lang w:val="de-DE"/>
        </w:rPr>
        <w:t xml:space="preserve"> </w:t>
      </w:r>
      <w:proofErr w:type="spellStart"/>
      <w:r w:rsidR="005432BB" w:rsidRPr="00D05E6D">
        <w:rPr>
          <w:rFonts w:cs="Arial"/>
          <w:lang w:val="de-DE"/>
        </w:rPr>
        <w:t>figures</w:t>
      </w:r>
      <w:bookmarkEnd w:id="2"/>
      <w:proofErr w:type="spellEnd"/>
    </w:p>
    <w:p w14:paraId="52A12A93" w14:textId="7649B35D" w:rsidR="009801D9" w:rsidRPr="00E82931" w:rsidRDefault="00564946" w:rsidP="00564946">
      <w:pPr>
        <w:rPr>
          <w:rFonts w:ascii="Arial" w:hAnsi="Arial" w:cs="Arial"/>
        </w:rPr>
      </w:pPr>
      <w:r w:rsidRPr="00113FD9">
        <w:rPr>
          <w:rFonts w:ascii="Arial" w:hAnsi="Arial" w:cs="Arial"/>
          <w:lang w:val="en-GB"/>
        </w:rPr>
        <w:fldChar w:fldCharType="begin"/>
      </w:r>
      <w:r w:rsidRPr="00113FD9">
        <w:rPr>
          <w:rFonts w:ascii="Arial" w:hAnsi="Arial" w:cs="Arial"/>
        </w:rPr>
        <w:instrText xml:space="preserve"> TOC \h \z \c "Figure" </w:instrText>
      </w:r>
      <w:r w:rsidRPr="00113FD9">
        <w:rPr>
          <w:rFonts w:ascii="Arial" w:hAnsi="Arial" w:cs="Arial"/>
          <w:lang w:val="en-GB"/>
        </w:rPr>
        <w:fldChar w:fldCharType="separate"/>
      </w:r>
      <w:r w:rsidR="00E82931">
        <w:rPr>
          <w:rFonts w:ascii="Arial" w:hAnsi="Arial" w:cs="Arial"/>
          <w:b/>
          <w:bCs/>
          <w:noProof/>
        </w:rPr>
        <w:t>Es konnten keine Einträge für ein Abbildungsverzeichnis gefunden werden.</w:t>
      </w:r>
      <w:r w:rsidRPr="00113FD9">
        <w:rPr>
          <w:rFonts w:ascii="Arial" w:hAnsi="Arial" w:cs="Arial"/>
          <w:lang w:val="en-GB"/>
        </w:rPr>
        <w:fldChar w:fldCharType="end"/>
      </w:r>
    </w:p>
    <w:p w14:paraId="2193EF38" w14:textId="77777777" w:rsidR="00E82931" w:rsidRPr="00D05E6D" w:rsidRDefault="009801D9" w:rsidP="009801D9">
      <w:pPr>
        <w:pStyle w:val="berschriftenunnummeriert"/>
        <w:rPr>
          <w:noProof/>
          <w:lang w:val="de-DE"/>
        </w:rPr>
      </w:pPr>
      <w:bookmarkStart w:id="3" w:name="_Toc82603663"/>
      <w:r w:rsidRPr="00D05E6D">
        <w:rPr>
          <w:rFonts w:cs="Arial"/>
          <w:lang w:val="de-DE"/>
        </w:rPr>
        <w:t xml:space="preserve">Register </w:t>
      </w:r>
      <w:proofErr w:type="spellStart"/>
      <w:r w:rsidRPr="00D05E6D">
        <w:rPr>
          <w:rFonts w:cs="Arial"/>
          <w:lang w:val="de-DE"/>
        </w:rPr>
        <w:t>of</w:t>
      </w:r>
      <w:proofErr w:type="spellEnd"/>
      <w:r w:rsidRPr="00D05E6D">
        <w:rPr>
          <w:rFonts w:cs="Arial"/>
          <w:lang w:val="de-DE"/>
        </w:rPr>
        <w:t xml:space="preserve"> </w:t>
      </w:r>
      <w:proofErr w:type="spellStart"/>
      <w:r w:rsidRPr="00D05E6D">
        <w:rPr>
          <w:rFonts w:cs="Arial"/>
          <w:lang w:val="de-DE"/>
        </w:rPr>
        <w:t>tables</w:t>
      </w:r>
      <w:bookmarkEnd w:id="3"/>
      <w:proofErr w:type="spellEnd"/>
      <w:r w:rsidRPr="00354476">
        <w:rPr>
          <w:rFonts w:cs="Arial"/>
        </w:rPr>
        <w:fldChar w:fldCharType="begin"/>
      </w:r>
      <w:r w:rsidRPr="00D05E6D">
        <w:rPr>
          <w:rFonts w:cs="Arial"/>
          <w:lang w:val="de-DE"/>
        </w:rPr>
        <w:instrText xml:space="preserve"> TOC \h \z \c "Table" </w:instrText>
      </w:r>
      <w:r w:rsidRPr="00354476">
        <w:rPr>
          <w:rFonts w:cs="Arial"/>
        </w:rPr>
        <w:fldChar w:fldCharType="separate"/>
      </w:r>
    </w:p>
    <w:p w14:paraId="4CBD9CB4" w14:textId="434CF589" w:rsidR="00564946" w:rsidRPr="00354476" w:rsidRDefault="00E82931" w:rsidP="00564946">
      <w:pPr>
        <w:rPr>
          <w:rFonts w:ascii="Arial" w:hAnsi="Arial" w:cs="Arial"/>
        </w:rPr>
      </w:pPr>
      <w:r>
        <w:rPr>
          <w:rFonts w:ascii="Arial" w:hAnsi="Arial" w:cs="Arial"/>
          <w:b/>
          <w:bCs/>
          <w:noProof/>
        </w:rPr>
        <w:t>Es konnten keine Einträge für ein Abbildungsverzeichnis gefunden werden.</w:t>
      </w:r>
      <w:r w:rsidR="009801D9" w:rsidRPr="00354476">
        <w:rPr>
          <w:rFonts w:ascii="Arial" w:hAnsi="Arial" w:cs="Arial"/>
          <w:lang w:val="en-GB"/>
        </w:rPr>
        <w:fldChar w:fldCharType="end"/>
      </w:r>
    </w:p>
    <w:p w14:paraId="21318A9F" w14:textId="77777777" w:rsidR="00564946" w:rsidRPr="00251619" w:rsidRDefault="00564946" w:rsidP="00564946">
      <w:pPr>
        <w:rPr>
          <w:rFonts w:ascii="Arial" w:hAnsi="Arial" w:cs="Arial"/>
        </w:rPr>
      </w:pPr>
    </w:p>
    <w:p w14:paraId="049FB874" w14:textId="77777777" w:rsidR="00564946" w:rsidRPr="00251619" w:rsidRDefault="00564946" w:rsidP="00564946">
      <w:pPr>
        <w:rPr>
          <w:rFonts w:ascii="Arial" w:hAnsi="Arial" w:cs="Arial"/>
        </w:rPr>
        <w:sectPr w:rsidR="00564946" w:rsidRPr="00251619" w:rsidSect="00DF4E4B">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418" w:header="709" w:footer="709" w:gutter="0"/>
          <w:pgNumType w:fmt="lowerRoman" w:start="0"/>
          <w:cols w:space="708"/>
          <w:titlePg/>
          <w:docGrid w:linePitch="360"/>
        </w:sectPr>
      </w:pPr>
    </w:p>
    <w:p w14:paraId="7E73E093" w14:textId="393847C8" w:rsidR="00805355" w:rsidRDefault="00805355" w:rsidP="00805355">
      <w:pPr>
        <w:pStyle w:val="berschrift1"/>
        <w:contextualSpacing/>
        <w:rPr>
          <w:rFonts w:ascii="Arial" w:hAnsi="Arial" w:cs="Arial"/>
          <w:lang w:val="en-GB"/>
        </w:rPr>
      </w:pPr>
      <w:bookmarkStart w:id="4" w:name="_Toc82603664"/>
      <w:r w:rsidRPr="00251619">
        <w:rPr>
          <w:rFonts w:ascii="Arial" w:hAnsi="Arial" w:cs="Arial"/>
          <w:lang w:val="en-GB"/>
        </w:rPr>
        <w:lastRenderedPageBreak/>
        <w:t>Abstract</w:t>
      </w:r>
      <w:bookmarkEnd w:id="4"/>
    </w:p>
    <w:p w14:paraId="3F268D76" w14:textId="450DBE7C" w:rsidR="00221AAA" w:rsidRDefault="00221AAA">
      <w:pPr>
        <w:rPr>
          <w:lang w:val="en-GB"/>
        </w:rPr>
      </w:pPr>
      <w:r>
        <w:rPr>
          <w:lang w:val="en-GB"/>
        </w:rPr>
        <w:br w:type="page"/>
      </w:r>
    </w:p>
    <w:p w14:paraId="7B117E8E" w14:textId="32F65C23" w:rsidR="00D7073B" w:rsidRDefault="008F56E9" w:rsidP="00CD5491">
      <w:pPr>
        <w:pStyle w:val="berschrift1"/>
        <w:contextualSpacing/>
        <w:rPr>
          <w:rFonts w:ascii="Arial" w:hAnsi="Arial" w:cs="Arial"/>
          <w:lang w:val="en-GB"/>
        </w:rPr>
      </w:pPr>
      <w:bookmarkStart w:id="5" w:name="_Toc82603665"/>
      <w:r w:rsidRPr="00251619">
        <w:rPr>
          <w:rFonts w:ascii="Arial" w:hAnsi="Arial" w:cs="Arial"/>
          <w:lang w:val="en-GB"/>
        </w:rPr>
        <w:lastRenderedPageBreak/>
        <w:t>Int</w:t>
      </w:r>
      <w:r w:rsidR="004C1C67" w:rsidRPr="00251619">
        <w:rPr>
          <w:rFonts w:ascii="Arial" w:hAnsi="Arial" w:cs="Arial"/>
          <w:lang w:val="en-GB"/>
        </w:rPr>
        <w:t>roduction</w:t>
      </w:r>
      <w:bookmarkEnd w:id="5"/>
    </w:p>
    <w:p w14:paraId="786B49A3" w14:textId="13FC219F" w:rsidR="003252F1" w:rsidRPr="002A0082" w:rsidRDefault="00854B6D" w:rsidP="00854B6D">
      <w:pPr>
        <w:spacing w:line="360" w:lineRule="auto"/>
        <w:jc w:val="both"/>
        <w:rPr>
          <w:rFonts w:ascii="Arial" w:hAnsi="Arial" w:cs="Arial"/>
          <w:sz w:val="24"/>
          <w:szCs w:val="24"/>
          <w:lang w:val="en-GB"/>
        </w:rPr>
      </w:pPr>
      <w:r w:rsidRPr="00854B6D">
        <w:rPr>
          <w:rFonts w:ascii="Arial" w:hAnsi="Arial" w:cs="Arial"/>
          <w:sz w:val="24"/>
          <w:szCs w:val="24"/>
          <w:lang w:val="en-GB"/>
        </w:rPr>
        <w:t xml:space="preserve">Physarum </w:t>
      </w:r>
      <w:proofErr w:type="spellStart"/>
      <w:r w:rsidRPr="00854B6D">
        <w:rPr>
          <w:rFonts w:ascii="Arial" w:hAnsi="Arial" w:cs="Arial"/>
          <w:sz w:val="24"/>
          <w:szCs w:val="24"/>
          <w:lang w:val="en-GB"/>
        </w:rPr>
        <w:t>polycephalum</w:t>
      </w:r>
      <w:proofErr w:type="spellEnd"/>
      <w:r w:rsidRPr="00854B6D">
        <w:rPr>
          <w:rFonts w:ascii="Arial" w:hAnsi="Arial" w:cs="Arial"/>
          <w:sz w:val="24"/>
          <w:szCs w:val="24"/>
          <w:lang w:val="en-GB"/>
        </w:rPr>
        <w:t xml:space="preserve">, commonly known as the ‘blob’ is an acellular organism classified as a myxomycete. </w:t>
      </w:r>
      <w:r w:rsidR="00605D16">
        <w:rPr>
          <w:rFonts w:ascii="Arial" w:hAnsi="Arial" w:cs="Arial"/>
          <w:sz w:val="24"/>
          <w:szCs w:val="24"/>
          <w:lang w:val="en-GB"/>
        </w:rPr>
        <w:t xml:space="preserve">Due to a number of complex traits, such as spatial memory </w:t>
      </w:r>
      <w:sdt>
        <w:sdtPr>
          <w:rPr>
            <w:rFonts w:ascii="Arial" w:hAnsi="Arial" w:cs="Arial"/>
            <w:sz w:val="24"/>
            <w:szCs w:val="24"/>
            <w:lang w:val="en-GB"/>
          </w:rPr>
          <w:alias w:val="To edit, see citavi.com/edit"/>
          <w:tag w:val="CitaviPlaceholder#9cfc0c8f-c966-4372-a8bf-c954af14347b"/>
          <w:id w:val="-1678567485"/>
          <w:placeholder>
            <w:docPart w:val="DefaultPlaceholder_-1854013440"/>
          </w:placeholder>
        </w:sdtPr>
        <w:sdtEndPr/>
        <w:sdtContent>
          <w:r w:rsidR="00605D16">
            <w:rPr>
              <w:rFonts w:ascii="Arial" w:hAnsi="Arial" w:cs="Arial"/>
              <w:noProof/>
              <w:sz w:val="24"/>
              <w:szCs w:val="24"/>
              <w:lang w:val="en-GB"/>
            </w:rPr>
            <w:fldChar w:fldCharType="begin"/>
          </w:r>
          <w:r w:rsidR="00605D16">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AwMzY4ZjktZDc1NS00ZDYzLWJhYzYtYzMxNWRhZThkOWI1IiwiSWQiOiJkYjM1NzYyNC05MDdlLTQ1NmUtYWFhYy04ODU2MWJlZDQ5ZDQiLCJSYW5nZUxlbmd0aCI6MTgsIlJlZmVyZW5jZUlkIjoiNmI1ZWIzMDAtNmU4ZC00M2QxLWJiN2QtOTZhMTYxNmY0YjQ1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2JlaGVjby9hcnQwMzIiLCJVcmlTdHJpbmciOiJodHRwczovL2RvaS5vcmcvMTAuMTA5My9iZWhlY28vYXJ0MDM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}</w:instrText>
          </w:r>
          <w:r w:rsidR="00605D16">
            <w:rPr>
              <w:rFonts w:ascii="Arial" w:hAnsi="Arial" w:cs="Arial"/>
              <w:noProof/>
              <w:sz w:val="24"/>
              <w:szCs w:val="24"/>
              <w:lang w:val="en-GB"/>
            </w:rPr>
            <w:fldChar w:fldCharType="separate"/>
          </w:r>
          <w:r w:rsidR="00605D16">
            <w:rPr>
              <w:rFonts w:ascii="Arial" w:hAnsi="Arial" w:cs="Arial"/>
              <w:noProof/>
              <w:sz w:val="24"/>
              <w:szCs w:val="24"/>
              <w:lang w:val="en-GB"/>
            </w:rPr>
            <w:t>(Reid et al. 2013)</w:t>
          </w:r>
          <w:r w:rsidR="00605D16">
            <w:rPr>
              <w:rFonts w:ascii="Arial" w:hAnsi="Arial" w:cs="Arial"/>
              <w:noProof/>
              <w:sz w:val="24"/>
              <w:szCs w:val="24"/>
              <w:lang w:val="en-GB"/>
            </w:rPr>
            <w:fldChar w:fldCharType="end"/>
          </w:r>
        </w:sdtContent>
      </w:sdt>
      <w:r w:rsidR="00605D16">
        <w:rPr>
          <w:rFonts w:ascii="Arial" w:hAnsi="Arial" w:cs="Arial"/>
          <w:sz w:val="24"/>
          <w:szCs w:val="24"/>
          <w:lang w:val="en-GB"/>
        </w:rPr>
        <w:t xml:space="preserve"> or social interaction </w:t>
      </w:r>
      <w:sdt>
        <w:sdtPr>
          <w:rPr>
            <w:rFonts w:ascii="Arial" w:hAnsi="Arial" w:cs="Arial"/>
            <w:sz w:val="24"/>
            <w:szCs w:val="24"/>
          </w:rPr>
          <w:alias w:val="To edit, see citavi.com/edit"/>
          <w:tag w:val="CitaviPlaceholder#0fda7d31-5d12-448b-a58f-8f59d33e8fab"/>
          <w:id w:val="746005421"/>
          <w:placeholder>
            <w:docPart w:val="DefaultPlaceholder_-1854013440"/>
          </w:placeholder>
        </w:sdtPr>
        <w:sdtEndPr/>
        <w:sdtContent>
          <w:r w:rsidR="00605D16">
            <w:rPr>
              <w:rFonts w:ascii="Arial" w:hAnsi="Arial" w:cs="Arial"/>
              <w:noProof/>
              <w:sz w:val="24"/>
              <w:szCs w:val="24"/>
            </w:rPr>
            <w:fldChar w:fldCharType="begin"/>
          </w:r>
          <w:r w:rsidR="00605D16" w:rsidRPr="00605D16">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JmMmYxOWMtN2NmMy00NGQwLTg3ZTEtMmFhOWRlZTgyMjM5IiwiSWQiOiJmMWY5NTRhZi1iODAxLTQzOTQtYjkxZC0yYjgyZmY4NjJmMGEiLCJSYW5nZUxlbmd0aCI6MjEsIlJlZmVyZW5jZUlkIjoiNjRjOGNiOGItOWY1My00ZDM2LWI1NjUtMjdkYzk3NzI0YWJi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</w:instrText>
          </w:r>
          <w:r w:rsidR="00605D16">
            <w:rPr>
              <w:rFonts w:ascii="Arial" w:hAnsi="Arial" w:cs="Arial"/>
              <w:noProof/>
              <w:sz w:val="24"/>
              <w:szCs w:val="24"/>
            </w:rPr>
            <w:instrText>IiwiTGFzdE5hbWUiOiJMYXR0eSIsIlByb3RlY3RlZCI6ZmFsc2UsIlNleCI6MSwiQ3JlYXRlZEJ5IjoiX1NvcGhpZSBTY2h3YXJ6IiwiQ3JlYXRlZE9uIjoiMjAyMS0wOS0xNVQwOTowOTozOCIsIk1vZGlmaWVkQnkiOiJfU29waGllIFNjaHdhcnoiLCJJZCI6ImQ1ZGFlOTM2LTUxZjItNDY1Ny05OGE4LTI0OWZlOTQwNTRiNSIsIk1vZGlmaWVkT24iOiIyMDIxLTA5LTE1VDA5OjA5OjM4IiwiUHJvamVjdCI6eyIkcmVmIjoiNSJ9fV0sIkNpdGF0aW9uS2V5VXBkYXRlVHlwZSI6MCwiQ29sbGFib3JhdG9ycyI6W10sIkRvaSI6IjEwLjEwOTMvZmVtc3JlL2Z1dzAz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gyMDQ0ODIiLCJVcmlTdHJpbmciOiJodHRwOi8vd3d3Lm5jYmkubmxtLm5paC5nb3YvcHVibWVkLzI4MjA0NDg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vcGhpZSBTY2h3YXJ6IiwiQ3JlYXRlZE9uIjoiMjAyMS0wOS0xNVQxMDoxODozMCIsIk1vZGlmaWVkQnkiOiJfU29waGllIFNjaHdhcnoiLCJJZCI6ImM0MDJlNmJkLTQ4YmQtNDU5My1hMjVhLThmYjE4NTFiY2YxZSIsIk1vZGlmaWVkT24iOiIyMDIxLTA5LTE1VDEwOjE4OjMw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mZW1zcmUvZnV3MDMzIiwiVXJpU3RyaW5nIjoiaHR0cHM6Ly9kb2kub3JnLzEwLjEwOTMvZmVtc3JlL2Z1dzAz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</w:instrText>
          </w:r>
          <w:r w:rsidR="00605D16" w:rsidRPr="00D05E6D">
            <w:rPr>
              <w:rFonts w:ascii="Arial" w:hAnsi="Arial" w:cs="Arial"/>
              <w:noProof/>
              <w:sz w:val="24"/>
              <w:szCs w:val="24"/>
              <w:lang w:val="en-GB"/>
            </w:rPr>
            <w:instrText>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}</w:instrText>
          </w:r>
          <w:r w:rsidR="00605D16">
            <w:rPr>
              <w:rFonts w:ascii="Arial" w:hAnsi="Arial" w:cs="Arial"/>
              <w:noProof/>
              <w:sz w:val="24"/>
              <w:szCs w:val="24"/>
            </w:rPr>
            <w:fldChar w:fldCharType="separate"/>
          </w:r>
          <w:r w:rsidR="00605D16" w:rsidRPr="00D05E6D">
            <w:rPr>
              <w:rFonts w:ascii="Arial" w:hAnsi="Arial" w:cs="Arial"/>
              <w:noProof/>
              <w:sz w:val="24"/>
              <w:szCs w:val="24"/>
              <w:lang w:val="en-GB"/>
            </w:rPr>
            <w:t>(Reid and Latty 2016)</w:t>
          </w:r>
          <w:r w:rsidR="00605D16">
            <w:rPr>
              <w:rFonts w:ascii="Arial" w:hAnsi="Arial" w:cs="Arial"/>
              <w:noProof/>
              <w:sz w:val="24"/>
              <w:szCs w:val="24"/>
            </w:rPr>
            <w:fldChar w:fldCharType="end"/>
          </w:r>
        </w:sdtContent>
      </w:sdt>
      <w:r w:rsidR="00605D16">
        <w:rPr>
          <w:rFonts w:ascii="Arial" w:hAnsi="Arial" w:cs="Arial"/>
          <w:sz w:val="24"/>
          <w:szCs w:val="24"/>
          <w:lang w:val="en-GB"/>
        </w:rPr>
        <w:t>, Physarum has continuously gained attention in a variety of scientific fields.</w:t>
      </w:r>
      <w:r w:rsidR="00326001">
        <w:rPr>
          <w:rFonts w:ascii="Arial" w:hAnsi="Arial" w:cs="Arial"/>
          <w:sz w:val="24"/>
          <w:szCs w:val="24"/>
          <w:lang w:val="en-GB"/>
        </w:rPr>
        <w:t xml:space="preserve"> In order to detect sources of feed, Physarum is capable of movement by expanding and growing branches </w:t>
      </w:r>
      <w:sdt>
        <w:sdtPr>
          <w:rPr>
            <w:rFonts w:ascii="Arial" w:hAnsi="Arial" w:cs="Arial"/>
            <w:sz w:val="24"/>
            <w:szCs w:val="24"/>
            <w:lang w:val="en-GB"/>
          </w:rPr>
          <w:alias w:val="To edit, see citavi.com/edit"/>
          <w:tag w:val="CitaviPlaceholder#39459689-b5f8-48f1-bd7b-cd8ee7c3da69"/>
          <w:id w:val="1690181033"/>
          <w:placeholder>
            <w:docPart w:val="DefaultPlaceholder_-1854013440"/>
          </w:placeholder>
        </w:sdtPr>
        <w:sdtEndPr/>
        <w:sdtContent>
          <w:r w:rsidR="00326001">
            <w:rPr>
              <w:rFonts w:ascii="Arial" w:hAnsi="Arial" w:cs="Arial"/>
              <w:noProof/>
              <w:sz w:val="24"/>
              <w:szCs w:val="24"/>
              <w:lang w:val="en-GB"/>
            </w:rPr>
            <w:fldChar w:fldCharType="begin"/>
          </w:r>
          <w:r w:rsidR="00326001">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MWZiNGQtMTcwOS00ZmQyLTljMjMtZTEwZmIzNzBkYzAxIiwiSWQiOiJkMDVhY2Q0OS00MGQzLTQ3ZWQtYThiNy1mZDA0ZGU4MzQ1ZTciLCJSYW5nZUxlbmd0aCI6MTMsIlJlZmVyZW5jZUlkIjoiZDQwZDMwNzItMWY4OC00NzJmLTkwYWYtZmRlZjlkNjZhZmJh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c3MiLCJMYXN0TmFtZSI6Ildlcm5lciIsIk1pZGRsZU5hbWUiOiJDLiIsIlByb3RlY3RlZCI6ZmFsc2UsIlNleCI6MCwiQ3JlYXRlZEJ5IjoiX1NvcGhpZSBTY2h3YXJ6IiwiQ3JlYXRlZE9uIjoiMjAyMS0wOS0xNVQxMDowMjoyNyIsIk1vZGlmaWVkQnkiOiJfU29waGllIFNjaHdhcnoiLCJJZCI6IjI5NzNiZTBhLWE2YmYtNDE0My1iNDA4LWQwMzkzZDI5NWI0YSIsIk1vZGlmaWVkT24iOiIyMDIxLTA5LTE1VDEwOjAyOjI3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GVjaG5pc2NoZSBVbml2ZXJzaXTDpHQgQmVybGluIiwiUHJvdGVjdGVkIjpmYWxzZSwiU2V4IjowLCJDcmVhdGVkQnkiOiJfU29waGllIFNjaHdhcnoiLCJDcmVhdGVkT24iOiIyMDIxLTA5LTE1VDEwOjAyOjI3IiwiTW9kaWZpZWRCeSI6Il9Tb3BoaWUgU2Nod2FyeiIsIklkIjoiYTMwYjVmOWUtM2E0YS00NzY5LTkxMzktMjFkYzhiMDA2NmZiIiwiTW9kaWZpZWRPbiI6IjIwMjEtMDktMTVUMTA6MDI6MjciLCJQcm9qZWN0Ijp7IiRyZWYiOiI1In19XSwiRGF0ZSI6IjIwMTkiLCJEb2kiOiIxMC4xNDI3OS9kZXBvc2l0b25jZS04NjI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0Mjc5L0RFUE9TSVRPTkNFLTg2MjkiLCJVcmlTdHJpbmciOiJodHRwczovL2RvaS5vcmcvMTAuMTQyNzkvZGVwb3NpdG9uY2UtODYy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}</w:instrText>
          </w:r>
          <w:r w:rsidR="00326001">
            <w:rPr>
              <w:rFonts w:ascii="Arial" w:hAnsi="Arial" w:cs="Arial"/>
              <w:noProof/>
              <w:sz w:val="24"/>
              <w:szCs w:val="24"/>
              <w:lang w:val="en-GB"/>
            </w:rPr>
            <w:fldChar w:fldCharType="separate"/>
          </w:r>
          <w:r w:rsidR="00326001">
            <w:rPr>
              <w:rFonts w:ascii="Arial" w:hAnsi="Arial" w:cs="Arial"/>
              <w:noProof/>
              <w:sz w:val="24"/>
              <w:szCs w:val="24"/>
              <w:lang w:val="en-GB"/>
            </w:rPr>
            <w:t>(Werner 2019)</w:t>
          </w:r>
          <w:r w:rsidR="00326001">
            <w:rPr>
              <w:rFonts w:ascii="Arial" w:hAnsi="Arial" w:cs="Arial"/>
              <w:noProof/>
              <w:sz w:val="24"/>
              <w:szCs w:val="24"/>
              <w:lang w:val="en-GB"/>
            </w:rPr>
            <w:fldChar w:fldCharType="end"/>
          </w:r>
        </w:sdtContent>
      </w:sdt>
      <w:r w:rsidR="00326001">
        <w:rPr>
          <w:rFonts w:ascii="Arial" w:hAnsi="Arial" w:cs="Arial"/>
          <w:sz w:val="24"/>
          <w:szCs w:val="24"/>
          <w:lang w:val="en-GB"/>
        </w:rPr>
        <w:t xml:space="preserve">. Depending on the availability of nutrition, the frequency of the oscillation in the plasmodium changes </w:t>
      </w:r>
      <w:sdt>
        <w:sdtPr>
          <w:rPr>
            <w:rFonts w:ascii="Arial" w:hAnsi="Arial" w:cs="Arial"/>
            <w:sz w:val="24"/>
            <w:szCs w:val="24"/>
            <w:lang w:val="en-GB"/>
          </w:rPr>
          <w:alias w:val="To edit, see citavi.com/edit"/>
          <w:tag w:val="CitaviPlaceholder#0ffff7dc-6e22-4c86-a029-d5c519369f64"/>
          <w:id w:val="-2132778229"/>
          <w:placeholder>
            <w:docPart w:val="DefaultPlaceholder_-1854013440"/>
          </w:placeholder>
        </w:sdtPr>
        <w:sdtEndPr/>
        <w:sdtContent>
          <w:r w:rsidR="00326001">
            <w:rPr>
              <w:rFonts w:ascii="Arial" w:hAnsi="Arial" w:cs="Arial"/>
              <w:noProof/>
              <w:sz w:val="24"/>
              <w:szCs w:val="24"/>
              <w:lang w:val="en-GB"/>
            </w:rPr>
            <w:fldChar w:fldCharType="begin"/>
          </w:r>
          <w:r w:rsidR="00326001">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RkNjQxMTEtNTUxZS00MWNkLWEzNTMtZjQ3MjEyYzEzMWE1IiwiSWQiOiIxYjg3YjkwMS1jNWFkLTQ5NGEtODhkZi0yNjliOWJhMGUyYjUiLCJSYW5nZUxlbmd0aCI6MTgsIlJlZmVyZW5jZUlkIjoiOTcyZTg3YjctMmI1YS00ZGViLTlhNzgtMDZmMDY4YjRmNzA0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zMDQ1NjQwIiwiVXJpU3RyaW5nIjoiaHR0cDovL3d3dy5uY2JpLm5sbS5uaWguZ292L3B1Ym1lZC8yMzA0NTY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A5OjEzOjE2IiwiTW9kaWZpZWRCeSI6Il9Tb3BoaWUgU2Nod2FyeiIsIklkIjoiYTc5NDM3MWItNGU3MS00NDBjLWIyMzAtMmQ1NmYxOTZjY2JlIiwiTW9kaWZpZWRPbiI6IjIwMjEtMDktMTVUMDk6MTM6MT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czL3BuYXMuMTIxNTAzNzEwOSIsIlVyaVN0cmluZyI6Imh0dHBzOi8vZG9pLm9yZy8xMC4xMDczL3BuYXMuMTIxNTAzNzE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9waGllIFNjaHdhcnoiLCJDcmVhdGVkT24iOiIyMDIxLTA5LTE1VDA5OjEzOjE2IiwiTW9kaWZpZWRCeSI6Il9Tb3BoaWUgU2Nod2FyeiIsIklkIjoiNjg2NWU1MDEtMzA0NS00YjYxLThlYTctY2NjNGRjYzQyMTM1IiwiTW9kaWZpZWRPbiI6IjIwMjEtMDktMTVUMDk6MTM6MT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zNDkxNDYwIiwiVXJpU3RyaW5nIjoiaHR0cHM6Ly93d3cubmNiaS5ubG0ubmloLmdvdi9wbWMvYXJ0aWNsZXMvUE1DMzQ5MTQ2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}</w:instrText>
          </w:r>
          <w:r w:rsidR="00326001">
            <w:rPr>
              <w:rFonts w:ascii="Arial" w:hAnsi="Arial" w:cs="Arial"/>
              <w:noProof/>
              <w:sz w:val="24"/>
              <w:szCs w:val="24"/>
              <w:lang w:val="en-GB"/>
            </w:rPr>
            <w:fldChar w:fldCharType="separate"/>
          </w:r>
          <w:r w:rsidR="00326001">
            <w:rPr>
              <w:rFonts w:ascii="Arial" w:hAnsi="Arial" w:cs="Arial"/>
              <w:noProof/>
              <w:sz w:val="24"/>
              <w:szCs w:val="24"/>
              <w:lang w:val="en-GB"/>
            </w:rPr>
            <w:t>(Reid et al. 2012)</w:t>
          </w:r>
          <w:r w:rsidR="00326001">
            <w:rPr>
              <w:rFonts w:ascii="Arial" w:hAnsi="Arial" w:cs="Arial"/>
              <w:noProof/>
              <w:sz w:val="24"/>
              <w:szCs w:val="24"/>
              <w:lang w:val="en-GB"/>
            </w:rPr>
            <w:fldChar w:fldCharType="end"/>
          </w:r>
        </w:sdtContent>
      </w:sdt>
      <w:r w:rsidR="00326001">
        <w:rPr>
          <w:rFonts w:ascii="Arial" w:hAnsi="Arial" w:cs="Arial"/>
          <w:sz w:val="24"/>
          <w:szCs w:val="24"/>
          <w:lang w:val="en-GB"/>
        </w:rPr>
        <w:t>, causing the tubes that are contained in the branches to grow bigger when they are in contact with feed.</w:t>
      </w:r>
      <w:r w:rsidR="00E67FBA">
        <w:rPr>
          <w:rFonts w:ascii="Arial" w:hAnsi="Arial" w:cs="Arial"/>
          <w:sz w:val="24"/>
          <w:szCs w:val="24"/>
          <w:lang w:val="en-GB"/>
        </w:rPr>
        <w:t xml:space="preserve"> The branches that were not able to detect feed will  be retracted </w:t>
      </w:r>
      <w:sdt>
        <w:sdtPr>
          <w:rPr>
            <w:rFonts w:ascii="Arial" w:hAnsi="Arial" w:cs="Arial"/>
            <w:sz w:val="24"/>
            <w:szCs w:val="24"/>
            <w:lang w:val="en-GB"/>
          </w:rPr>
          <w:alias w:val="To edit, see citavi.com/edit"/>
          <w:tag w:val="CitaviPlaceholder#7d894771-aacc-4907-acf9-d14e8c1c94a2"/>
          <w:id w:val="1888301177"/>
          <w:placeholder>
            <w:docPart w:val="DefaultPlaceholder_-1854013440"/>
          </w:placeholder>
        </w:sdtPr>
        <w:sdtEndPr/>
        <w:sdtContent>
          <w:r w:rsidR="00E67FBA">
            <w:rPr>
              <w:rFonts w:ascii="Arial" w:hAnsi="Arial" w:cs="Arial"/>
              <w:noProof/>
              <w:sz w:val="24"/>
              <w:szCs w:val="24"/>
              <w:lang w:val="en-GB"/>
            </w:rPr>
            <w:fldChar w:fldCharType="begin"/>
          </w:r>
          <w:r w:rsidR="00E67FBA">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MWZiNGQtMTcwOS00ZmQyLTljMjMtZTEwZmIzNzBkYzAxIiwiSWQiOiI1ZTA5OGJlNi0yOTJiLTQxM2YtYjgzYi1hOGM1NjlhOWM0NGIiLCJSYW5nZUxlbmd0aCI6MTMsIlJlZmVyZW5jZUlkIjoiZDQwZDMwNzItMWY4OC00NzJmLTkwYWYtZmRlZjlkNjZhZmJh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c3MiLCJMYXN0TmFtZSI6Ildlcm5lciIsIk1pZGRsZU5hbWUiOiJDLiIsIlByb3RlY3RlZCI6ZmFsc2UsIlNleCI6MCwiQ3JlYXRlZEJ5IjoiX1NvcGhpZSBTY2h3YXJ6IiwiQ3JlYXRlZE9uIjoiMjAyMS0wOS0xNVQxMDowMjoyNyIsIk1vZGlmaWVkQnkiOiJfU29waGllIFNjaHdhcnoiLCJJZCI6IjI5NzNiZTBhLWE2YmYtNDE0My1iNDA4LWQwMzkzZDI5NWI0YSIsIk1vZGlmaWVkT24iOiIyMDIxLTA5LTE1VDEwOjAyOjI3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GVjaG5pc2NoZSBVbml2ZXJzaXTDpHQgQmVybGluIiwiUHJvdGVjdGVkIjpmYWxzZSwiU2V4IjowLCJDcmVhdGVkQnkiOiJfU29waGllIFNjaHdhcnoiLCJDcmVhdGVkT24iOiIyMDIxLTA5LTE1VDEwOjAyOjI3IiwiTW9kaWZpZWRCeSI6Il9Tb3BoaWUgU2Nod2FyeiIsIklkIjoiYTMwYjVmOWUtM2E0YS00NzY5LTkxMzktMjFkYzhiMDA2NmZiIiwiTW9kaWZpZWRPbiI6IjIwMjEtMDktMTVUMTA6MDI6MjciLCJQcm9qZWN0Ijp7IiRyZWYiOiI1In19XSwiRGF0ZSI6IjIwMTkiLCJEb2kiOiIxMC4xNDI3OS9kZXBvc2l0b25jZS04NjI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0Mjc5L0RFUE9TSVRPTkNFLTg2MjkiLCJVcmlTdHJpbmciOiJodHRwczovL2RvaS5vcmcvMTAuMTQyNzkvZGVwb3NpdG9uY2UtODYy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}</w:instrText>
          </w:r>
          <w:r w:rsidR="00E67FBA">
            <w:rPr>
              <w:rFonts w:ascii="Arial" w:hAnsi="Arial" w:cs="Arial"/>
              <w:noProof/>
              <w:sz w:val="24"/>
              <w:szCs w:val="24"/>
              <w:lang w:val="en-GB"/>
            </w:rPr>
            <w:fldChar w:fldCharType="separate"/>
          </w:r>
          <w:r w:rsidR="00E67FBA">
            <w:rPr>
              <w:rFonts w:ascii="Arial" w:hAnsi="Arial" w:cs="Arial"/>
              <w:noProof/>
              <w:sz w:val="24"/>
              <w:szCs w:val="24"/>
              <w:lang w:val="en-GB"/>
            </w:rPr>
            <w:t>(Werner 2019)</w:t>
          </w:r>
          <w:r w:rsidR="00E67FBA">
            <w:rPr>
              <w:rFonts w:ascii="Arial" w:hAnsi="Arial" w:cs="Arial"/>
              <w:noProof/>
              <w:sz w:val="24"/>
              <w:szCs w:val="24"/>
              <w:lang w:val="en-GB"/>
            </w:rPr>
            <w:fldChar w:fldCharType="end"/>
          </w:r>
        </w:sdtContent>
      </w:sdt>
      <w:r w:rsidR="00E67FBA">
        <w:rPr>
          <w:rFonts w:ascii="Arial" w:hAnsi="Arial" w:cs="Arial"/>
          <w:sz w:val="24"/>
          <w:szCs w:val="24"/>
          <w:lang w:val="en-GB"/>
        </w:rPr>
        <w:t xml:space="preserve">. Using this strategy the Physarum can explore his environment and has shown to consequently avoid populating areas that he has already discovered before, by evading the extracellular slime track itself or conspecifics left behind </w:t>
      </w:r>
      <w:sdt>
        <w:sdtPr>
          <w:rPr>
            <w:rFonts w:ascii="Arial" w:hAnsi="Arial" w:cs="Arial"/>
            <w:sz w:val="24"/>
            <w:szCs w:val="24"/>
            <w:lang w:val="en-GB"/>
          </w:rPr>
          <w:alias w:val="To edit, see citavi.com/edit"/>
          <w:tag w:val="CitaviPlaceholder#c9e5ecbb-91c8-462d-aecc-98eeef9e3765"/>
          <w:id w:val="1294953078"/>
          <w:placeholder>
            <w:docPart w:val="DefaultPlaceholder_-1854013440"/>
          </w:placeholder>
        </w:sdtPr>
        <w:sdtEndPr/>
        <w:sdtContent>
          <w:r w:rsidR="00E67FBA">
            <w:rPr>
              <w:rFonts w:ascii="Arial" w:hAnsi="Arial" w:cs="Arial"/>
              <w:noProof/>
              <w:sz w:val="24"/>
              <w:szCs w:val="24"/>
              <w:lang w:val="en-GB"/>
            </w:rPr>
            <w:fldChar w:fldCharType="begin"/>
          </w:r>
          <w:r w:rsidR="00E67FBA">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AwMzY4ZjktZDc1NS00ZDYzLWJhYzYtYzMxNWRhZThkOWI1IiwiSWQiOiIyZDJmYzE3MS03NDZiLTRmYjEtYjM3Yi0zODY4ZmJkMWJiMDkiLCJSYW5nZUxlbmd0aCI6MTgsIlJlZmVyZW5jZUlkIjoiNmI1ZWIzMDAtNmU4ZC00M2QxLWJiN2QtOTZhMTYxNmY0YjQ1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2JlaGVjby9hcnQwMzIiLCJVcmlTdHJpbmciOiJodHRwczovL2RvaS5vcmcvMTAuMTA5My9iZWhlY28vYXJ0MDM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}</w:instrText>
          </w:r>
          <w:r w:rsidR="00E67FBA">
            <w:rPr>
              <w:rFonts w:ascii="Arial" w:hAnsi="Arial" w:cs="Arial"/>
              <w:noProof/>
              <w:sz w:val="24"/>
              <w:szCs w:val="24"/>
              <w:lang w:val="en-GB"/>
            </w:rPr>
            <w:fldChar w:fldCharType="separate"/>
          </w:r>
          <w:r w:rsidR="00E67FBA">
            <w:rPr>
              <w:rFonts w:ascii="Arial" w:hAnsi="Arial" w:cs="Arial"/>
              <w:noProof/>
              <w:sz w:val="24"/>
              <w:szCs w:val="24"/>
              <w:lang w:val="en-GB"/>
            </w:rPr>
            <w:t>(Reid et al. 2013)</w:t>
          </w:r>
          <w:r w:rsidR="00E67FBA">
            <w:rPr>
              <w:rFonts w:ascii="Arial" w:hAnsi="Arial" w:cs="Arial"/>
              <w:noProof/>
              <w:sz w:val="24"/>
              <w:szCs w:val="24"/>
              <w:lang w:val="en-GB"/>
            </w:rPr>
            <w:fldChar w:fldCharType="end"/>
          </w:r>
        </w:sdtContent>
      </w:sdt>
      <w:r w:rsidR="00E67FBA">
        <w:rPr>
          <w:rFonts w:ascii="Arial" w:hAnsi="Arial" w:cs="Arial"/>
          <w:sz w:val="24"/>
          <w:szCs w:val="24"/>
          <w:lang w:val="en-GB"/>
        </w:rPr>
        <w:t>.</w:t>
      </w:r>
      <w:r w:rsidR="004D1BDC">
        <w:rPr>
          <w:rFonts w:ascii="Arial" w:hAnsi="Arial" w:cs="Arial"/>
          <w:sz w:val="24"/>
          <w:szCs w:val="24"/>
          <w:lang w:val="en-GB"/>
        </w:rPr>
        <w:t xml:space="preserve"> The presence of other </w:t>
      </w:r>
      <w:proofErr w:type="spellStart"/>
      <w:r w:rsidR="004D1BDC">
        <w:rPr>
          <w:rFonts w:ascii="Arial" w:hAnsi="Arial" w:cs="Arial"/>
          <w:sz w:val="24"/>
          <w:szCs w:val="24"/>
          <w:lang w:val="en-GB"/>
        </w:rPr>
        <w:t>Physarums</w:t>
      </w:r>
      <w:proofErr w:type="spellEnd"/>
      <w:r w:rsidR="004D1BDC">
        <w:rPr>
          <w:rFonts w:ascii="Arial" w:hAnsi="Arial" w:cs="Arial"/>
          <w:sz w:val="24"/>
          <w:szCs w:val="24"/>
          <w:lang w:val="en-GB"/>
        </w:rPr>
        <w:t xml:space="preserve"> as well as external stressors can further have an impact on the organism’s motivation to reach a food source</w:t>
      </w:r>
      <w:r w:rsidR="004D1BDC" w:rsidRPr="004D1BDC">
        <w:rPr>
          <w:rFonts w:ascii="Arial" w:hAnsi="Arial" w:cs="Arial"/>
          <w:sz w:val="24"/>
          <w:szCs w:val="24"/>
          <w:lang w:val="en-GB"/>
        </w:rPr>
        <w:t xml:space="preserve"> </w:t>
      </w:r>
      <w:sdt>
        <w:sdtPr>
          <w:rPr>
            <w:rFonts w:ascii="Arial" w:hAnsi="Arial" w:cs="Arial"/>
            <w:sz w:val="24"/>
            <w:szCs w:val="24"/>
            <w:lang w:val="en-GB"/>
          </w:rPr>
          <w:alias w:val="To edit, see citavi.com/edit"/>
          <w:tag w:val="CitaviPlaceholder#a0172e43-5f44-4bd9-9802-9a72f7c9f587"/>
          <w:id w:val="900727557"/>
          <w:placeholder>
            <w:docPart w:val="DefaultPlaceholder_-1854013440"/>
          </w:placeholder>
        </w:sdtPr>
        <w:sdtEndPr/>
        <w:sdtContent>
          <w:r w:rsidR="004D1BDC">
            <w:rPr>
              <w:rFonts w:ascii="Arial" w:hAnsi="Arial" w:cs="Arial"/>
              <w:noProof/>
              <w:sz w:val="24"/>
              <w:szCs w:val="24"/>
              <w:lang w:val="en-GB"/>
            </w:rPr>
            <w:fldChar w:fldCharType="begin"/>
          </w:r>
          <w:r w:rsidR="00F207B0">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4MjA0NDgyIiwiVXJpU3RyaW5nIjoiaHR0cDovL3d3dy5uY2JpLm5sbS5uaWguZ292L3B1Ym1lZC8yODIwNDQ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b3BoaWUgU2Nod2FyeiIsIkNyZWF0ZWRPbiI6IjIwMjEtMDktMTVUMTA6MTg6MzAiLCJNb2RpZmllZEJ5IjoiX1NvcGhpZSBTY2h3YXJ6IiwiSWQiOiJjNDAyZTZiZC00OGJkLTQ1OTMtYTI1YS04ZmIxODUxYmNmMWUiLCJNb2RpZmllZE9uIjoiMjAyMS0wOS0xNVQxMDoxODoz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ZmVtc3JlL2Z1dzAzMyIsIlVyaVN0cmluZyI6Imh0dHBzOi8vZG9pLm9yZy8xMC4xMDkzL2ZlbXNyZS9mdXcwM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OTA1LjA2NTM0djEiLCJVcmlTdHJpbmciOiJodHRwczovL2FyeGl2Lm9yZy9wZGYvMTkwNS4wNjUzNH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9waGllIFNjaHdhcnoiLCJDcmVhdGVkT24iOiIyMDIxLTA5LTE1VDEwOjMwOjUzIiwiTW9kaWZpZWRCeSI6Il9Tb3BoaWUgU2Nod2FyeiIsIklkIjoiZjY1NzZiODMtYTBhYi00ZDE1LThlMjYtYWZmOTAxZWU1NDZmIiwiTW9kaWZpZWRPbiI6IjIwMjEtMDktMTVUMTA6MzA6NTM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YXJ4aXYub3JnL2Ficy8xOTA1LjA2NTM0djEiLCJVcmlTdHJpbmciOiJodHRwOi8vYXJ4aXYub3JnL2Ficy8xOTA1LjA2NTM0dj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vcGhpZSBTY2h3YXJ6IiwiQ3JlYXRlZE9uIjoiMjAyMS0wOS0xNVQxMDozMDo1MyIsIk1vZGlmaWVkQnkiOiJfU29waGllIFNjaHdhcnoiLCJJZCI6IjViOGNlNWQ1LThlZWItNDMyOS1hNzk2LTNhMjQ4MGFiOGVlMCIsIk1vZGlmaWVkT24iOiIyMDIxLTA5LTE1VDEwOjMwOjUz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aHR0cDovL2FyeGl2Lm9yZy9wZGYvMTkwNS4wNjUzNHYxIiwiVXJpU3RyaW5nIjoiaHR0cDovL2FyeGl2Lm9yZy9wZGYvMTkwNS4wNjUzNHY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}</w:instrText>
          </w:r>
          <w:r w:rsidR="004D1BDC">
            <w:rPr>
              <w:rFonts w:ascii="Arial" w:hAnsi="Arial" w:cs="Arial"/>
              <w:noProof/>
              <w:sz w:val="24"/>
              <w:szCs w:val="24"/>
              <w:lang w:val="en-GB"/>
            </w:rPr>
            <w:fldChar w:fldCharType="separate"/>
          </w:r>
          <w:r w:rsidR="00F207B0">
            <w:rPr>
              <w:rFonts w:ascii="Arial" w:hAnsi="Arial" w:cs="Arial"/>
              <w:noProof/>
              <w:sz w:val="24"/>
              <w:szCs w:val="24"/>
              <w:lang w:val="en-GB"/>
            </w:rPr>
            <w:t>(Reid and Latty 2016; Stirrup and Lusseau 2019)</w:t>
          </w:r>
          <w:r w:rsidR="004D1BDC">
            <w:rPr>
              <w:rFonts w:ascii="Arial" w:hAnsi="Arial" w:cs="Arial"/>
              <w:noProof/>
              <w:sz w:val="24"/>
              <w:szCs w:val="24"/>
              <w:lang w:val="en-GB"/>
            </w:rPr>
            <w:fldChar w:fldCharType="end"/>
          </w:r>
        </w:sdtContent>
      </w:sdt>
      <w:r w:rsidR="00AE3BB9">
        <w:rPr>
          <w:rFonts w:ascii="Arial" w:hAnsi="Arial" w:cs="Arial"/>
          <w:sz w:val="24"/>
          <w:szCs w:val="24"/>
          <w:lang w:val="en-GB"/>
        </w:rPr>
        <w:t xml:space="preserve">. Therefore the Physarum is not only capable of complex decision making </w:t>
      </w:r>
      <w:sdt>
        <w:sdtPr>
          <w:rPr>
            <w:rFonts w:ascii="Arial" w:hAnsi="Arial" w:cs="Arial"/>
            <w:sz w:val="24"/>
            <w:szCs w:val="24"/>
            <w:lang w:val="en-GB"/>
          </w:rPr>
          <w:alias w:val="To edit, see citavi.com/edit"/>
          <w:tag w:val="CitaviPlaceholder#076ae396-aaa2-49f4-ac48-685e51f8cb98"/>
          <w:id w:val="742684613"/>
          <w:placeholder>
            <w:docPart w:val="DefaultPlaceholder_-1854013440"/>
          </w:placeholder>
        </w:sdtPr>
        <w:sdtEndPr/>
        <w:sdtContent>
          <w:r w:rsidR="00AE3BB9">
            <w:rPr>
              <w:rFonts w:ascii="Arial" w:hAnsi="Arial" w:cs="Arial"/>
              <w:noProof/>
              <w:sz w:val="24"/>
              <w:szCs w:val="24"/>
              <w:lang w:val="en-GB"/>
            </w:rPr>
            <w:fldChar w:fldCharType="begin"/>
          </w:r>
          <w:r w:rsidR="00AE3BB9">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hmOTljOWUtNmYyNS00MDU0LWEyMjctM2RjNzg4MTdjMjZjIiwiSWQiOiI5NWI1MDc3MS01MmEwLTRjMmEtYmY0ZS02ZWQwNDIxNjY5NGIiLCJSYW5nZUxlbmd0aCI6MTgsIlJlZmVyZW5jZUlkIjoiMjU1YjYxY2QtOWEyNy00MDc2LWE1YjAtMjc1MTZkNTZlODMy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3Mjc4MzU5IiwiVXJpU3RyaW5nIjoiaHR0cDovL3d3dy5uY2JpLm5sbS5uaWguZ292L3B1Ym1lZC8yNzI3ODM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EwOjA3OjM0IiwiTW9kaWZpZWRCeSI6Il9Tb3BoaWUgU2Nod2FyeiIsIklkIjoiZmNkM2NmYjYtYWVmYi00M2Q4LTkwN2YtODllMmIyZDg4ZTlmIiwiTW9kaWZpZWRPbiI6IjIwMjEtMDktMTVUMTA6MDc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4L3JzaWYuMjAxNi4wMDMwIiwiVXJpU3RyaW5nIjoiaHR0cHM6Ly9kb2kub3JnLzEwLjEwOTgvcnNpZi4yMDE2LjAw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cGhpZSBTY2h3YXJ6IiwiQ3JlYXRlZE9uIjoiMjAyMS0wOS0xNVQxMDowNzozNCIsIk1vZGlmaWVkQnkiOiJfU29waGllIFNjaHdhcnoiLCJJZCI6ImUxYzU2MDM4LWVhMzgtNGI1YS1hZTExLTQ4NTc5Y2ZkZjgwMSIsIk1vZGlmaWVkT24iOiIyMDIxLTA5LTE1VDEwOjA3OjM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DkzODA3OCIsIlVyaVN0cmluZyI6Imh0dHBzOi8vd3d3Lm5jYmkubmxtLm5paC5nb3YvcG1jL2FydGljbGVzL1BNQzQ5MzgwN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}</w:instrText>
          </w:r>
          <w:r w:rsidR="00AE3BB9">
            <w:rPr>
              <w:rFonts w:ascii="Arial" w:hAnsi="Arial" w:cs="Arial"/>
              <w:noProof/>
              <w:sz w:val="24"/>
              <w:szCs w:val="24"/>
              <w:lang w:val="en-GB"/>
            </w:rPr>
            <w:fldChar w:fldCharType="separate"/>
          </w:r>
          <w:r w:rsidR="00AE3BB9">
            <w:rPr>
              <w:rFonts w:ascii="Arial" w:hAnsi="Arial" w:cs="Arial"/>
              <w:noProof/>
              <w:sz w:val="24"/>
              <w:szCs w:val="24"/>
              <w:lang w:val="en-GB"/>
            </w:rPr>
            <w:t>(Reid et al. 2016)</w:t>
          </w:r>
          <w:r w:rsidR="00AE3BB9">
            <w:rPr>
              <w:rFonts w:ascii="Arial" w:hAnsi="Arial" w:cs="Arial"/>
              <w:noProof/>
              <w:sz w:val="24"/>
              <w:szCs w:val="24"/>
              <w:lang w:val="en-GB"/>
            </w:rPr>
            <w:fldChar w:fldCharType="end"/>
          </w:r>
        </w:sdtContent>
      </w:sdt>
      <w:r w:rsidR="00AE3BB9">
        <w:rPr>
          <w:rFonts w:ascii="Arial" w:hAnsi="Arial" w:cs="Arial"/>
          <w:sz w:val="24"/>
          <w:szCs w:val="24"/>
          <w:lang w:val="en-GB"/>
        </w:rPr>
        <w:t xml:space="preserve"> but also shows patterns of social interaction that were thought to be unique to the animal kingdom </w:t>
      </w:r>
      <w:sdt>
        <w:sdtPr>
          <w:rPr>
            <w:rFonts w:ascii="Arial" w:hAnsi="Arial" w:cs="Arial"/>
            <w:sz w:val="24"/>
            <w:szCs w:val="24"/>
          </w:rPr>
          <w:alias w:val="To edit, see citavi.com/edit"/>
          <w:tag w:val="CitaviPlaceholder#5892b044-a5bf-4876-9f86-75d5cb37e2aa"/>
          <w:id w:val="272837039"/>
          <w:placeholder>
            <w:docPart w:val="DefaultPlaceholder_-1854013440"/>
          </w:placeholder>
        </w:sdtPr>
        <w:sdtEndPr/>
        <w:sdtContent>
          <w:r w:rsidR="00AE3BB9">
            <w:rPr>
              <w:rFonts w:ascii="Arial" w:hAnsi="Arial" w:cs="Arial"/>
              <w:noProof/>
              <w:sz w:val="24"/>
              <w:szCs w:val="24"/>
            </w:rPr>
            <w:fldChar w:fldCharType="begin"/>
          </w:r>
          <w:r w:rsidR="00AE3BB9" w:rsidRPr="00AE3BB9">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</w:instrText>
          </w:r>
          <w:r w:rsidR="00AE3BB9" w:rsidRPr="002A0082">
            <w:rPr>
              <w:rFonts w:ascii="Arial" w:hAnsi="Arial" w:cs="Arial"/>
              <w:noProof/>
              <w:sz w:val="24"/>
              <w:szCs w:val="24"/>
              <w:lang w:val="en-GB"/>
            </w:rPr>
            <w:instrText>sZCB0aGUga2V5IHRvIGxpbmtpbmcgaW5kaX</w:instrText>
          </w:r>
          <w:r w:rsidR="00AE3BB9">
            <w:rPr>
              <w:rFonts w:ascii="Arial" w:hAnsi="Arial" w:cs="Arial"/>
              <w:noProof/>
              <w:sz w:val="24"/>
              <w:szCs w:val="24"/>
            </w:rPr>
            <w:instrText>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ODIwNDQ4MiIsIlVyaVN0cmluZyI6Imh0dHA6Ly93d3cubmNiaS5ubG0ubmloLmdvdi9wdWJtZWQvMjgyMDQ0O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EwOjE4OjMwIiwiTW9kaWZpZWRCeSI6Il9Tb3BoaWUgU2Nod2FyeiIsIklkIjoiYzQwMmU2YmQtNDhiZC00NTkzLWEyNWEtOGZiMTg1MWJjZjFlIiwiTW9kaWZpZWRPbiI6IjIwMjEtMDktMTVUMTA6MTg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ZlbXNyZS9mdXcwMzMiLCJVcmlTdHJpbmciOiJodHRwczovL2RvaS5vcmcvMTAuMTA5My9mZW1zcmUvZnV3MDM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</w:instrText>
          </w:r>
          <w:r w:rsidR="00AE3BB9" w:rsidRPr="002A0082">
            <w:rPr>
              <w:rFonts w:ascii="Arial" w:hAnsi="Arial" w:cs="Arial"/>
              <w:noProof/>
              <w:sz w:val="24"/>
              <w:szCs w:val="24"/>
              <w:lang w:val="en-GB"/>
            </w:rPr>
            <w:instrText>BoaWUgU2Nod2FyeiIsIklkI</w:instrText>
          </w:r>
          <w:r w:rsidR="00AE3BB9" w:rsidRPr="00FA1EFF">
            <w:rPr>
              <w:rFonts w:ascii="Arial" w:hAnsi="Arial" w:cs="Arial"/>
              <w:noProof/>
              <w:sz w:val="24"/>
              <w:szCs w:val="24"/>
              <w:lang w:val="en-GB"/>
            </w:rPr>
            <w:instrText>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}</w:instrText>
          </w:r>
          <w:r w:rsidR="00AE3BB9">
            <w:rPr>
              <w:rFonts w:ascii="Arial" w:hAnsi="Arial" w:cs="Arial"/>
              <w:noProof/>
              <w:sz w:val="24"/>
              <w:szCs w:val="24"/>
            </w:rPr>
            <w:fldChar w:fldCharType="separate"/>
          </w:r>
          <w:r w:rsidR="00AE3BB9" w:rsidRPr="00FA1EFF">
            <w:rPr>
              <w:rFonts w:ascii="Arial" w:hAnsi="Arial" w:cs="Arial"/>
              <w:noProof/>
              <w:sz w:val="24"/>
              <w:szCs w:val="24"/>
              <w:lang w:val="en-GB"/>
            </w:rPr>
            <w:t>(Reid and Latty 2016)</w:t>
          </w:r>
          <w:r w:rsidR="00AE3BB9">
            <w:rPr>
              <w:rFonts w:ascii="Arial" w:hAnsi="Arial" w:cs="Arial"/>
              <w:noProof/>
              <w:sz w:val="24"/>
              <w:szCs w:val="24"/>
            </w:rPr>
            <w:fldChar w:fldCharType="end"/>
          </w:r>
        </w:sdtContent>
      </w:sdt>
      <w:r w:rsidR="00AE3BB9" w:rsidRPr="00FA1EFF">
        <w:rPr>
          <w:rFonts w:ascii="Arial" w:hAnsi="Arial" w:cs="Arial"/>
          <w:sz w:val="24"/>
          <w:szCs w:val="24"/>
          <w:lang w:val="en-GB"/>
        </w:rPr>
        <w:t>.</w:t>
      </w:r>
      <w:r w:rsidR="00FA1EFF" w:rsidRPr="00FA1EFF">
        <w:rPr>
          <w:rFonts w:ascii="Arial" w:hAnsi="Arial" w:cs="Arial"/>
          <w:sz w:val="24"/>
          <w:szCs w:val="24"/>
          <w:lang w:val="en-GB"/>
        </w:rPr>
        <w:t xml:space="preserve"> Besides the abilit</w:t>
      </w:r>
      <w:r w:rsidR="00FA1EFF">
        <w:rPr>
          <w:rFonts w:ascii="Arial" w:hAnsi="Arial" w:cs="Arial"/>
          <w:sz w:val="24"/>
          <w:szCs w:val="24"/>
          <w:lang w:val="en-GB"/>
        </w:rPr>
        <w:t xml:space="preserve">y to recognize conspecifics, different individuals of Physarum can communicate through a cAMP signal cascade </w:t>
      </w:r>
      <w:sdt>
        <w:sdtPr>
          <w:rPr>
            <w:rFonts w:ascii="Arial" w:hAnsi="Arial" w:cs="Arial"/>
            <w:sz w:val="24"/>
            <w:szCs w:val="24"/>
          </w:rPr>
          <w:alias w:val="To edit, see citavi.com/edit"/>
          <w:tag w:val="CitaviPlaceholder#db829969-538f-4e5a-9465-a402565e2d9a"/>
          <w:id w:val="-1859883690"/>
          <w:placeholder>
            <w:docPart w:val="DefaultPlaceholder_-1854013440"/>
          </w:placeholder>
        </w:sdtPr>
        <w:sdtEndPr/>
        <w:sdtContent>
          <w:r w:rsidR="00FA1EFF">
            <w:rPr>
              <w:rFonts w:ascii="Arial" w:hAnsi="Arial" w:cs="Arial"/>
              <w:noProof/>
              <w:sz w:val="24"/>
              <w:szCs w:val="24"/>
            </w:rPr>
            <w:fldChar w:fldCharType="begin"/>
          </w:r>
          <w:r w:rsidR="00FA1EFF" w:rsidRPr="00FA1EFF">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E2ZWJmMTMtMDU4Yy00MmFjLWIzNWItZDgwNzIyMGI4Y2RiIiwiSWQiOiI5ZGI2YTMzMi01NjNkLTQ0NjQtOTE5OC1mMDZmZmNmODY3NjEiLCJSYW5nZUxlbmd0aCI6MTksIlJlZmVyZW5jZUlkIjoiNjEyYTE0YTctMDZhMy00MGMwLWE3ZmUtMTNiZjVkOWRiOThj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</w:instrText>
          </w:r>
          <w:r w:rsidR="00FA1EFF">
            <w:rPr>
              <w:rFonts w:ascii="Arial" w:hAnsi="Arial" w:cs="Arial"/>
              <w:noProof/>
              <w:sz w:val="24"/>
              <w:szCs w:val="24"/>
            </w:rPr>
            <w:instrText>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OC8xMzYxLTY0NjMvYWFjOTg1IiwiVXJpU3RyaW5nIjoiaHR0cHM6Ly9kb2kub3JnLzEwLjEwODgvMTM2MS02NDYzL2FhYzk4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</w:instrText>
          </w:r>
          <w:r w:rsidR="00FA1EFF" w:rsidRPr="00F207B0">
            <w:rPr>
              <w:rFonts w:ascii="Arial" w:hAnsi="Arial" w:cs="Arial"/>
              <w:noProof/>
              <w:sz w:val="24"/>
              <w:szCs w:val="24"/>
              <w:lang w:val="en-GB"/>
            </w:rPr>
            <w:instrText>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}</w:instrText>
          </w:r>
          <w:r w:rsidR="00FA1EFF">
            <w:rPr>
              <w:rFonts w:ascii="Arial" w:hAnsi="Arial" w:cs="Arial"/>
              <w:noProof/>
              <w:sz w:val="24"/>
              <w:szCs w:val="24"/>
            </w:rPr>
            <w:fldChar w:fldCharType="separate"/>
          </w:r>
          <w:r w:rsidR="00FA1EFF" w:rsidRPr="00F207B0">
            <w:rPr>
              <w:rFonts w:ascii="Arial" w:hAnsi="Arial" w:cs="Arial"/>
              <w:noProof/>
              <w:sz w:val="24"/>
              <w:szCs w:val="24"/>
              <w:lang w:val="en-GB"/>
            </w:rPr>
            <w:t>(Masui et al. 2018)</w:t>
          </w:r>
          <w:r w:rsidR="00FA1EFF">
            <w:rPr>
              <w:rFonts w:ascii="Arial" w:hAnsi="Arial" w:cs="Arial"/>
              <w:noProof/>
              <w:sz w:val="24"/>
              <w:szCs w:val="24"/>
            </w:rPr>
            <w:fldChar w:fldCharType="end"/>
          </w:r>
        </w:sdtContent>
      </w:sdt>
      <w:r w:rsidR="00F207B0" w:rsidRPr="00F207B0">
        <w:rPr>
          <w:rFonts w:ascii="Arial" w:hAnsi="Arial" w:cs="Arial"/>
          <w:sz w:val="24"/>
          <w:szCs w:val="24"/>
          <w:lang w:val="en-GB"/>
        </w:rPr>
        <w:t>. Furthermore</w:t>
      </w:r>
      <w:r w:rsidR="002E296A">
        <w:rPr>
          <w:rFonts w:ascii="Arial" w:hAnsi="Arial" w:cs="Arial"/>
          <w:sz w:val="24"/>
          <w:szCs w:val="24"/>
          <w:lang w:val="en-GB"/>
        </w:rPr>
        <w:t>,</w:t>
      </w:r>
      <w:r w:rsidR="00F207B0" w:rsidRPr="00F207B0">
        <w:rPr>
          <w:rFonts w:ascii="Arial" w:hAnsi="Arial" w:cs="Arial"/>
          <w:sz w:val="24"/>
          <w:szCs w:val="24"/>
          <w:lang w:val="en-GB"/>
        </w:rPr>
        <w:t xml:space="preserve"> the Physa</w:t>
      </w:r>
      <w:r w:rsidR="00F207B0">
        <w:rPr>
          <w:rFonts w:ascii="Arial" w:hAnsi="Arial" w:cs="Arial"/>
          <w:sz w:val="24"/>
          <w:szCs w:val="24"/>
          <w:lang w:val="en-GB"/>
        </w:rPr>
        <w:t>rum is capable of developing a form of memory, being expressed by spatial memory</w:t>
      </w:r>
      <w:r w:rsidR="002E296A">
        <w:rPr>
          <w:rFonts w:ascii="Arial" w:hAnsi="Arial" w:cs="Arial"/>
          <w:sz w:val="24"/>
          <w:szCs w:val="24"/>
          <w:lang w:val="en-GB"/>
        </w:rPr>
        <w:t xml:space="preserve">, allowing it to explore its environment in the most efficient way by always finding the closest connection between feeding sources and even solve complex mazes </w:t>
      </w:r>
      <w:sdt>
        <w:sdtPr>
          <w:rPr>
            <w:rFonts w:ascii="Arial" w:hAnsi="Arial" w:cs="Arial"/>
            <w:sz w:val="24"/>
            <w:szCs w:val="24"/>
            <w:lang w:val="en-GB"/>
          </w:rPr>
          <w:alias w:val="To edit, see citavi.com/edit"/>
          <w:tag w:val="CitaviPlaceholder#230f5441-2db0-4976-a12d-ae1b6f4f3c6a"/>
          <w:id w:val="930319620"/>
          <w:placeholder>
            <w:docPart w:val="DefaultPlaceholder_-1854013440"/>
          </w:placeholder>
        </w:sdtPr>
        <w:sdtEndPr/>
        <w:sdtContent>
          <w:r w:rsidR="002E296A">
            <w:rPr>
              <w:rFonts w:ascii="Arial" w:hAnsi="Arial" w:cs="Arial"/>
              <w:noProof/>
              <w:sz w:val="24"/>
              <w:szCs w:val="24"/>
              <w:lang w:val="en-GB"/>
            </w:rPr>
            <w:fldChar w:fldCharType="begin"/>
          </w:r>
          <w:r w:rsidR="002E296A">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RlYTIyNTItZGViOC00ZDRkLWFlZTktOTM0ZTBiNjVmMmJhIiwiSWQiOiIzYTgxNjAwMi1hNGU2LTQ2MzktYTA5Zi1jZWFjYWUwZWUwZmUiLCJSYW5nZUxlbmd0aCI6MjEsIlJlZmVyZW5jZUlkIjoiNzhhZjFmMTQtMzJlOC00NGMwLTlkOWMtNDgwZjgxOTVhMWE3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xMDI4OTkwIiwiVXJpU3RyaW5nIjoiaHR0cDovL3d3dy5uY2JpLm5sbS5uaWguZ292L3B1Ym1lZC8xMTAyODk5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EwOjEwOjQ1IiwiTW9kaWZpZWRCeSI6Il9Tb3BoaWUgU2Nod2FyeiIsIklkIjoiYmMzYzcyMDktM2M2OC00NGM2LTliMDctMDk2ZjVlY2IwNDQxIiwiTW9kaWZpZWRPbiI6IjIwMjEtMDktMTVUMTA6MTA6ND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4LzM1MDM1MTU5IiwiVXJpU3RyaW5nIjoiaHR0cHM6Ly9kb2kub3JnLzEwLjEwMzgvMzUwMzUx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AwOTM0NjciLCJVcmlTdHJpbmciOiJodHRwOi8vd3d3Lm5jYmkubmxtLm5paC5nb3YvcHVibWVkLzIwMDkzNDY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b3BoaWUgU2Nod2FyeiIsIkNyZWF0ZWRPbiI6IjIwMjEtMDktMTVUMDk6MDM6MDYiLCJNb2RpZmllZEJ5IjoiX1NvcGhpZSBTY2h3YXJ6IiwiSWQiOiJlODY0YjFlNS0zYjRmLTQ3NDEtYjA1Mi01NTY3YWFkNDMwOGQiLCJNb2RpZmllZE9uIjoiMjAyMS0wOS0xNVQwOTowMzowNi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jYvc2NpZW5jZS4xMTc3ODk0IiwiVXJpU3RyaW5nIjoiaHR0cHM6Ly9kb2kub3JnLzEwLjExMjYvc2NpZW5jZS4xMTc3ODk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</w:instrText>
          </w:r>
          <w:r w:rsidR="002E296A" w:rsidRPr="002A0082">
            <w:rPr>
              <w:rFonts w:ascii="Arial" w:hAnsi="Arial" w:cs="Arial"/>
              <w:noProof/>
              <w:sz w:val="24"/>
              <w:szCs w:val="24"/>
              <w:lang w:val="en-GB"/>
            </w:rPr>
            <w:instrText>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}</w:instrText>
          </w:r>
          <w:r w:rsidR="002E296A">
            <w:rPr>
              <w:rFonts w:ascii="Arial" w:hAnsi="Arial" w:cs="Arial"/>
              <w:noProof/>
              <w:sz w:val="24"/>
              <w:szCs w:val="24"/>
              <w:lang w:val="en-GB"/>
            </w:rPr>
            <w:fldChar w:fldCharType="separate"/>
          </w:r>
          <w:r w:rsidR="002E296A" w:rsidRPr="002A0082">
            <w:rPr>
              <w:rFonts w:ascii="Arial" w:hAnsi="Arial" w:cs="Arial"/>
              <w:noProof/>
              <w:sz w:val="24"/>
              <w:szCs w:val="24"/>
              <w:lang w:val="en-GB"/>
            </w:rPr>
            <w:t>(Nakagaki et al. 2000; Tero et al. 2010)</w:t>
          </w:r>
          <w:r w:rsidR="002E296A">
            <w:rPr>
              <w:rFonts w:ascii="Arial" w:hAnsi="Arial" w:cs="Arial"/>
              <w:noProof/>
              <w:sz w:val="24"/>
              <w:szCs w:val="24"/>
              <w:lang w:val="en-GB"/>
            </w:rPr>
            <w:fldChar w:fldCharType="end"/>
          </w:r>
        </w:sdtContent>
      </w:sdt>
      <w:r w:rsidR="002A0082">
        <w:rPr>
          <w:rFonts w:ascii="Arial" w:hAnsi="Arial" w:cs="Arial"/>
          <w:sz w:val="24"/>
          <w:szCs w:val="24"/>
          <w:lang w:val="en-GB"/>
        </w:rPr>
        <w:t xml:space="preserve"> driven by attractants such as feed or repellents, e.g. toxins </w:t>
      </w:r>
      <w:sdt>
        <w:sdtPr>
          <w:rPr>
            <w:rFonts w:ascii="Arial" w:hAnsi="Arial" w:cs="Arial"/>
            <w:sz w:val="24"/>
            <w:szCs w:val="24"/>
            <w:lang w:val="en-GB"/>
          </w:rPr>
          <w:alias w:val="To edit, see citavi.com/edit"/>
          <w:tag w:val="CitaviPlaceholder#39a46440-7958-47e6-b187-4a00392535f9"/>
          <w:id w:val="179246083"/>
          <w:placeholder>
            <w:docPart w:val="DefaultPlaceholder_-1854013440"/>
          </w:placeholder>
        </w:sdtPr>
        <w:sdtEndPr/>
        <w:sdtContent>
          <w:r w:rsidR="002A0082">
            <w:rPr>
              <w:rFonts w:ascii="Arial" w:hAnsi="Arial" w:cs="Arial"/>
              <w:noProof/>
              <w:sz w:val="24"/>
              <w:szCs w:val="24"/>
              <w:lang w:val="en-GB"/>
            </w:rPr>
            <w:fldChar w:fldCharType="begin"/>
          </w:r>
          <w:r w:rsidR="002A0082">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TEyYTUyLWZhMTUtNDc0Yy1hNzliLWNmZTgyYThiN2M5OSIsIlJhbmdlTGVuZ3RoIjoyMiwiUmVmZXJlbmNlSWQiOiJjNWU3NzczNy0yYjQwLTRiZWEtODViOC1lZjdhNDU3YjBm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3Mzk1NjYiLCJVcmlTdHJpbmciOiJodHRwOi8vd3d3Lm5jYmkubmxtLm5paC5nb3YvcHVibWVkLzczOTU2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A5OjIxOjIzIiwiTW9kaWZpZWRCeSI6Il9Tb3BoaWUgU2Nod2FyeiIsIklkIjoiMzQxMDc5MTktZDM2OS00NWFkLTkzN2ItMTg0MDcxNGNkMTcwIiwiTW9kaWZpZWRPbiI6IjIwMjEtMDktMTVUMDk6MjE6Mj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yMTMxL2p0cy4zLjI5MyIsIlVyaVN0cmluZyI6Imh0dHBzOi8vZG9pLm9yZy8xMC4yMTMxL2p0cy4zLjI5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}</w:instrText>
          </w:r>
          <w:r w:rsidR="002A0082">
            <w:rPr>
              <w:rFonts w:ascii="Arial" w:hAnsi="Arial" w:cs="Arial"/>
              <w:noProof/>
              <w:sz w:val="24"/>
              <w:szCs w:val="24"/>
              <w:lang w:val="en-GB"/>
            </w:rPr>
            <w:fldChar w:fldCharType="separate"/>
          </w:r>
          <w:r w:rsidR="002A0082">
            <w:rPr>
              <w:rFonts w:ascii="Arial" w:hAnsi="Arial" w:cs="Arial"/>
              <w:noProof/>
              <w:sz w:val="24"/>
              <w:szCs w:val="24"/>
              <w:lang w:val="en-GB"/>
            </w:rPr>
            <w:t>(Terayama et al. 1978)</w:t>
          </w:r>
          <w:r w:rsidR="002A0082">
            <w:rPr>
              <w:rFonts w:ascii="Arial" w:hAnsi="Arial" w:cs="Arial"/>
              <w:noProof/>
              <w:sz w:val="24"/>
              <w:szCs w:val="24"/>
              <w:lang w:val="en-GB"/>
            </w:rPr>
            <w:fldChar w:fldCharType="end"/>
          </w:r>
        </w:sdtContent>
      </w:sdt>
      <w:r w:rsidR="002A0082" w:rsidRPr="002A0082">
        <w:rPr>
          <w:rFonts w:ascii="Arial" w:hAnsi="Arial" w:cs="Arial"/>
          <w:sz w:val="24"/>
          <w:szCs w:val="24"/>
          <w:lang w:val="en-GB"/>
        </w:rPr>
        <w:t xml:space="preserve">. In addition to that </w:t>
      </w:r>
      <w:r w:rsidR="002A0082">
        <w:rPr>
          <w:rFonts w:ascii="Arial" w:hAnsi="Arial" w:cs="Arial"/>
          <w:sz w:val="24"/>
          <w:szCs w:val="24"/>
          <w:lang w:val="en-GB"/>
        </w:rPr>
        <w:t xml:space="preserve">Physarum can develop a memory for different materials and recognise chemicals. It has even been shown that it is capable of learning through habituation </w:t>
      </w:r>
      <w:sdt>
        <w:sdtPr>
          <w:rPr>
            <w:rFonts w:ascii="Arial" w:hAnsi="Arial" w:cs="Arial"/>
            <w:sz w:val="24"/>
            <w:szCs w:val="24"/>
            <w:lang w:val="en-GB"/>
          </w:rPr>
          <w:alias w:val="To edit, see citavi.com/edit"/>
          <w:tag w:val="CitaviPlaceholder#372520c6-b62a-46b3-b004-ac603c0d9148"/>
          <w:id w:val="1908725630"/>
          <w:placeholder>
            <w:docPart w:val="DefaultPlaceholder_-1854013440"/>
          </w:placeholder>
        </w:sdtPr>
        <w:sdtEndPr/>
        <w:sdtContent>
          <w:r w:rsidR="002A0082">
            <w:rPr>
              <w:rFonts w:ascii="Arial" w:hAnsi="Arial" w:cs="Arial"/>
              <w:noProof/>
              <w:sz w:val="24"/>
              <w:szCs w:val="24"/>
              <w:lang w:val="en-GB"/>
            </w:rPr>
            <w:fldChar w:fldCharType="begin"/>
          </w:r>
          <w:r w:rsidR="002A0082">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ZiMDhhNTQtZjJiYS00OTVkLWE5OWEtYjk0MTJlMGNhOTZlIiwiSWQiOiIxNmI1NGE1NC1kYWM2LTRkYzYtOWE0My01MmIyZTBmNjUzY2MiLCJSYW5nZUxlbmd0aCI6MjIsIlJlZmVyZW5jZUlkIjoiOGM4ZWIyZmUtYWFlYy00YjdiLWJiMGYtNTUxOTkwZjhmYzUw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EwMDYzNzIiLCJVcmlTdHJpbmciOiJodHRwOi8vd3d3Lm5jYmkubmxtLm5paC5nb3YvcHVibWVkLzMxMDA2Mzc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b3BoaWUgU2Nod2FyeiIsIkNyZWF0ZWRPbiI6IjIwMjEtMDktMTVUMDk6MjM6NTEiLCJNb2RpZmllZEJ5IjoiX1NvcGhpZSBTY2h3YXJ6IiwiSWQiOiI1YmU1ZDg1Ni05MjYwLTQ3YTYtOTFiNC1hNGE5Njg5YWIzN2MiLCJNb2RpZmllZE9uIjoiMjAyMS0wOS0xNVQwOToy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gvcnN0Yi4yMDE4LjAzNjgiLCJVcmlTdHJpbmciOiJodHRwczovL2RvaS5vcmcvMTAuMTA5OC9yc3RiLjIwMTguMDM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9waGllIFNjaHdhcnoiLCJDcmVhdGVkT24iOiIyMDIxLTA5LTE1VDA5OjIzOjUxIiwiTW9kaWZpZWRCeSI6Il9Tb3BoaWUgU2Nod2FyeiIsIklkIjoiN2RlYWVjYzYtNTg1ZS00MTg1LWFiNzYtNjRjMWZkYjk5YzYxIiwiTW9kaWZpZWRPbiI6IjIwMjEtMDktMTVUMDk6Mj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2NTUzNTgzIiwiVXJpU3RyaW5nIjoiaHR0cHM6Ly93d3cubmNiaS5ubG0ubmloLmdvdi9wbWMvYXJ0aWNsZXMvUE1DNjU1MzU4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}</w:instrText>
          </w:r>
          <w:r w:rsidR="002A0082">
            <w:rPr>
              <w:rFonts w:ascii="Arial" w:hAnsi="Arial" w:cs="Arial"/>
              <w:noProof/>
              <w:sz w:val="24"/>
              <w:szCs w:val="24"/>
              <w:lang w:val="en-GB"/>
            </w:rPr>
            <w:fldChar w:fldCharType="separate"/>
          </w:r>
          <w:r w:rsidR="002A0082">
            <w:rPr>
              <w:rFonts w:ascii="Arial" w:hAnsi="Arial" w:cs="Arial"/>
              <w:noProof/>
              <w:sz w:val="24"/>
              <w:szCs w:val="24"/>
              <w:lang w:val="en-GB"/>
            </w:rPr>
            <w:t>(Boussard et al. 2019)</w:t>
          </w:r>
          <w:r w:rsidR="002A0082">
            <w:rPr>
              <w:rFonts w:ascii="Arial" w:hAnsi="Arial" w:cs="Arial"/>
              <w:noProof/>
              <w:sz w:val="24"/>
              <w:szCs w:val="24"/>
              <w:lang w:val="en-GB"/>
            </w:rPr>
            <w:fldChar w:fldCharType="end"/>
          </w:r>
        </w:sdtContent>
      </w:sdt>
      <w:r w:rsidR="002A0082">
        <w:rPr>
          <w:rFonts w:ascii="Arial" w:hAnsi="Arial" w:cs="Arial"/>
          <w:sz w:val="24"/>
          <w:szCs w:val="24"/>
          <w:lang w:val="en-GB"/>
        </w:rPr>
        <w:t xml:space="preserve"> and consequently can get used to and differentiate a variety of chemicals.</w:t>
      </w:r>
    </w:p>
    <w:p w14:paraId="483C217C" w14:textId="745EA1DC" w:rsidR="003252F1" w:rsidRPr="002A0082" w:rsidRDefault="00EF3CCE" w:rsidP="00854B6D">
      <w:pPr>
        <w:spacing w:line="360" w:lineRule="auto"/>
        <w:jc w:val="both"/>
        <w:rPr>
          <w:rFonts w:ascii="Arial" w:hAnsi="Arial" w:cs="Arial"/>
          <w:b/>
          <w:bCs/>
          <w:sz w:val="24"/>
          <w:szCs w:val="24"/>
          <w:lang w:val="en-GB"/>
        </w:rPr>
      </w:pPr>
      <w:r w:rsidRPr="00CD6D64">
        <w:rPr>
          <w:rFonts w:ascii="Arial" w:hAnsi="Arial" w:cs="Arial"/>
          <w:b/>
          <w:bCs/>
          <w:sz w:val="24"/>
          <w:szCs w:val="24"/>
          <w:lang w:val="en-GB"/>
        </w:rPr>
        <w:t>Add</w:t>
      </w:r>
      <w:r w:rsidRPr="002A0082">
        <w:rPr>
          <w:rFonts w:ascii="Arial" w:hAnsi="Arial" w:cs="Arial"/>
          <w:b/>
          <w:bCs/>
          <w:sz w:val="24"/>
          <w:szCs w:val="24"/>
          <w:lang w:val="en-GB"/>
        </w:rPr>
        <w:t xml:space="preserve"> to</w:t>
      </w:r>
      <w:r w:rsidR="003252F1" w:rsidRPr="002A0082">
        <w:rPr>
          <w:rFonts w:ascii="Arial" w:hAnsi="Arial" w:cs="Arial"/>
          <w:b/>
          <w:bCs/>
          <w:sz w:val="24"/>
          <w:szCs w:val="24"/>
          <w:lang w:val="en-GB"/>
        </w:rPr>
        <w:t xml:space="preserve"> Zotero:</w:t>
      </w:r>
    </w:p>
    <w:p w14:paraId="6B5A71A1" w14:textId="53574CF5" w:rsidR="003252F1" w:rsidRDefault="006C36D9" w:rsidP="00854B6D">
      <w:pPr>
        <w:spacing w:line="360" w:lineRule="auto"/>
        <w:jc w:val="both"/>
        <w:rPr>
          <w:rFonts w:ascii="Arial" w:hAnsi="Arial" w:cs="Arial"/>
          <w:sz w:val="24"/>
          <w:szCs w:val="24"/>
          <w:lang w:val="en-GB"/>
        </w:rPr>
      </w:pPr>
      <w:sdt>
        <w:sdtPr>
          <w:rPr>
            <w:rFonts w:ascii="Arial" w:hAnsi="Arial" w:cs="Arial"/>
            <w:sz w:val="24"/>
            <w:szCs w:val="24"/>
            <w:lang w:val="en-GB"/>
          </w:rPr>
          <w:alias w:val="To edit, see citavi.com/edit"/>
          <w:tag w:val="CitaviPlaceholder#d33e4713-0058-4205-a101-b226f8435fa2"/>
          <w:id w:val="-850328502"/>
          <w:placeholder>
            <w:docPart w:val="DefaultPlaceholder_-1854013440"/>
          </w:placeholder>
        </w:sdtPr>
        <w:sdtEndPr/>
        <w:sdtContent>
          <w:r w:rsidR="003252F1">
            <w:rPr>
              <w:rFonts w:ascii="Arial" w:hAnsi="Arial" w:cs="Arial"/>
              <w:noProof/>
              <w:sz w:val="24"/>
              <w:szCs w:val="24"/>
              <w:lang w:val="en-GB"/>
            </w:rPr>
            <w:fldChar w:fldCharType="begin"/>
          </w:r>
          <w:r w:rsidR="003252F1" w:rsidRPr="002A0082">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lkZjQ5N2QtYjg2NC00MTczLTkyZjAtYTFmZTRhYmVlMGZlIiwiSWQiOiIxZWJiNTRjZi01YmI1LTQ1NTgtYTE1Yy0wMWFkODIwNTI2ZGIiLCJSYW5nZUxlbmd0aCI6MTUsIlJlZmVyZW5jZUlkIjoiYmRmYTY0ZTUtOTU4MC00NzlkLWIzZGEtOTc0NGY2YzU2OWE1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</w:instrText>
          </w:r>
          <w:r w:rsidR="003252F1">
            <w:rPr>
              <w:rFonts w:ascii="Arial" w:hAnsi="Arial" w:cs="Arial"/>
              <w:noProof/>
              <w:sz w:val="24"/>
              <w:szCs w:val="24"/>
              <w:lang w:val="en-GB"/>
            </w:rPr>
            <w:instrText>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EzMTI2MzYiLCJVcmlTdHJpbmciOiJodHRwczovL2RvaS5vcmcvMTAuMjMwNy8xMzEyNj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}</w:instrText>
          </w:r>
          <w:r w:rsidR="003252F1">
            <w:rPr>
              <w:rFonts w:ascii="Arial" w:hAnsi="Arial" w:cs="Arial"/>
              <w:noProof/>
              <w:sz w:val="24"/>
              <w:szCs w:val="24"/>
              <w:lang w:val="en-GB"/>
            </w:rPr>
            <w:fldChar w:fldCharType="separate"/>
          </w:r>
          <w:r w:rsidR="003252F1">
            <w:rPr>
              <w:rFonts w:ascii="Arial" w:hAnsi="Arial" w:cs="Arial"/>
              <w:noProof/>
              <w:sz w:val="24"/>
              <w:szCs w:val="24"/>
              <w:lang w:val="en-GB"/>
            </w:rPr>
            <w:t>(Cavender 1995)</w:t>
          </w:r>
          <w:r w:rsidR="003252F1">
            <w:rPr>
              <w:rFonts w:ascii="Arial" w:hAnsi="Arial" w:cs="Arial"/>
              <w:noProof/>
              <w:sz w:val="24"/>
              <w:szCs w:val="24"/>
              <w:lang w:val="en-GB"/>
            </w:rPr>
            <w:fldChar w:fldCharType="end"/>
          </w:r>
        </w:sdtContent>
      </w:sdt>
      <w:r w:rsidR="006C2ACA">
        <w:rPr>
          <w:rFonts w:ascii="Arial" w:hAnsi="Arial" w:cs="Arial"/>
          <w:sz w:val="24"/>
          <w:szCs w:val="24"/>
          <w:lang w:val="en-GB"/>
        </w:rPr>
        <w:t xml:space="preserve"> </w:t>
      </w:r>
      <w:r w:rsidR="006C2ACA" w:rsidRPr="006C2ACA">
        <w:rPr>
          <w:rFonts w:ascii="Arial" w:hAnsi="Arial" w:cs="Arial"/>
          <w:sz w:val="24"/>
          <w:szCs w:val="24"/>
          <w:lang w:val="en-GB"/>
        </w:rPr>
        <w:sym w:font="Wingdings" w:char="F0E0"/>
      </w:r>
      <w:r w:rsidR="006C2ACA">
        <w:rPr>
          <w:rFonts w:ascii="Arial" w:hAnsi="Arial" w:cs="Arial"/>
          <w:sz w:val="24"/>
          <w:szCs w:val="24"/>
          <w:lang w:val="en-GB"/>
        </w:rPr>
        <w:t xml:space="preserve"> cannot access</w:t>
      </w:r>
    </w:p>
    <w:p w14:paraId="04F8A32C" w14:textId="7503EEB6" w:rsidR="003252F1" w:rsidRDefault="006C36D9" w:rsidP="00854B6D">
      <w:pPr>
        <w:spacing w:line="360" w:lineRule="auto"/>
        <w:jc w:val="both"/>
        <w:rPr>
          <w:rFonts w:ascii="Arial" w:hAnsi="Arial" w:cs="Arial"/>
          <w:sz w:val="24"/>
          <w:szCs w:val="24"/>
          <w:lang w:val="en-GB"/>
        </w:rPr>
      </w:pPr>
      <w:sdt>
        <w:sdtPr>
          <w:rPr>
            <w:rFonts w:ascii="Arial" w:hAnsi="Arial" w:cs="Arial"/>
            <w:sz w:val="24"/>
            <w:szCs w:val="24"/>
            <w:lang w:val="en-GB"/>
          </w:rPr>
          <w:alias w:val="To edit, see citavi.com/edit"/>
          <w:tag w:val="CitaviPlaceholder#d62ae6cb-6325-42e3-be98-9f4bb267b23c"/>
          <w:id w:val="1183627567"/>
          <w:placeholder>
            <w:docPart w:val="DefaultPlaceholder_-1854013440"/>
          </w:placeholder>
        </w:sdtPr>
        <w:sdtEndPr/>
        <w:sdtContent>
          <w:r w:rsidR="003252F1">
            <w:rPr>
              <w:rFonts w:ascii="Arial" w:hAnsi="Arial" w:cs="Arial"/>
              <w:noProof/>
              <w:sz w:val="24"/>
              <w:szCs w:val="24"/>
              <w:lang w:val="en-GB"/>
            </w:rPr>
            <w:fldChar w:fldCharType="begin"/>
          </w:r>
          <w:r w:rsidR="003252F1">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MWZiNGQtMTcwOS00ZmQyLTljMjMtZTEwZmIzNzBkYzAxIiwiSWQiOiIxNWZlNDVlYy1kYWYxLTRiZTItYmZlZS0wYTNjZjQ0ZDMwNWYiLCJSYW5nZUxlbmd0aCI6MTMsIlJlZmVyZW5jZUlkIjoiZDQwZDMwNzItMWY4OC00NzJmLTkwYWYtZmRlZjlkNjZhZmJh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c3MiLCJMYXN0TmFtZSI6Ildlcm5lciIsIk1pZGRsZU5hbWUiOiJDLiIsIlByb3RlY3RlZCI6ZmFsc2UsIlNleCI6MCwiQ3JlYXRlZEJ5IjoiX1NvcGhpZSBTY2h3YXJ6IiwiQ3JlYXRlZE9uIjoiMjAyMS0wOS0xNVQxMDowMjoyNyIsIk1vZGlmaWVkQnkiOiJfU29waGllIFNjaHdhcnoiLCJJZCI6IjI5NzNiZTBhLWE2YmYtNDE0My1iNDA4LWQwMzkzZDI5NWI0YSIsIk1vZGlmaWVkT24iOiIyMDIxLTA5LTE1VDEwOjAyOjI3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GVjaG5pc2NoZSBVbml2ZXJzaXTDpHQgQmVybGluIiwiUHJvdGVjdGVkIjpmYWxzZSwiU2V4IjowLCJDcmVhdGVkQnkiOiJfU29waGllIFNjaHdhcnoiLCJDcmVhdGVkT24iOiIyMDIxLTA5LTE1VDEwOjAyOjI3IiwiTW9kaWZpZWRCeSI6Il9Tb3BoaWUgU2Nod2FyeiIsIklkIjoiYTMwYjVmOWUtM2E0YS00NzY5LTkxMzktMjFkYzhiMDA2NmZiIiwiTW9kaWZpZWRPbiI6IjIwMjEtMDktMTVUMTA6MDI6MjciLCJQcm9qZWN0Ijp7IiRyZWYiOiI1In19XSwiRGF0ZSI6IjIwMTkiLCJEb2kiOiIxMC4xNDI3OS9kZXBvc2l0b25jZS04NjI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0Mjc5L0RFUE9TSVRPTkNFLTg2MjkiLCJVcmlTdHJpbmciOiJodHRwczovL2RvaS5vcmcvMTAuMTQyNzkvZGVwb3NpdG9uY2UtODYy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}</w:instrText>
          </w:r>
          <w:r w:rsidR="003252F1">
            <w:rPr>
              <w:rFonts w:ascii="Arial" w:hAnsi="Arial" w:cs="Arial"/>
              <w:noProof/>
              <w:sz w:val="24"/>
              <w:szCs w:val="24"/>
              <w:lang w:val="en-GB"/>
            </w:rPr>
            <w:fldChar w:fldCharType="separate"/>
          </w:r>
          <w:r w:rsidR="003252F1">
            <w:rPr>
              <w:rFonts w:ascii="Arial" w:hAnsi="Arial" w:cs="Arial"/>
              <w:noProof/>
              <w:sz w:val="24"/>
              <w:szCs w:val="24"/>
              <w:lang w:val="en-GB"/>
            </w:rPr>
            <w:t>(Werner 2019)</w:t>
          </w:r>
          <w:r w:rsidR="003252F1">
            <w:rPr>
              <w:rFonts w:ascii="Arial" w:hAnsi="Arial" w:cs="Arial"/>
              <w:noProof/>
              <w:sz w:val="24"/>
              <w:szCs w:val="24"/>
              <w:lang w:val="en-GB"/>
            </w:rPr>
            <w:fldChar w:fldCharType="end"/>
          </w:r>
        </w:sdtContent>
      </w:sdt>
    </w:p>
    <w:p w14:paraId="6FF36EBE" w14:textId="68EC7285" w:rsidR="00841407" w:rsidRDefault="006C36D9" w:rsidP="00854B6D">
      <w:pPr>
        <w:spacing w:line="360" w:lineRule="auto"/>
        <w:jc w:val="both"/>
        <w:rPr>
          <w:rFonts w:ascii="Arial" w:hAnsi="Arial" w:cs="Arial"/>
          <w:sz w:val="24"/>
          <w:szCs w:val="24"/>
          <w:lang w:val="en-GB"/>
        </w:rPr>
      </w:pPr>
      <w:sdt>
        <w:sdtPr>
          <w:rPr>
            <w:rFonts w:ascii="Arial" w:hAnsi="Arial" w:cs="Arial"/>
            <w:sz w:val="24"/>
            <w:szCs w:val="24"/>
            <w:lang w:val="en-GB"/>
          </w:rPr>
          <w:alias w:val="To edit, see citavi.com/edit"/>
          <w:tag w:val="CitaviPlaceholder#6f110a61-fa04-4463-a297-f8fd746c0eda"/>
          <w:id w:val="919133064"/>
          <w:placeholder>
            <w:docPart w:val="DefaultPlaceholder_-1854013440"/>
          </w:placeholder>
        </w:sdtPr>
        <w:sdtEndPr/>
        <w:sdtContent>
          <w:r w:rsidR="00841407">
            <w:rPr>
              <w:rFonts w:ascii="Arial" w:hAnsi="Arial" w:cs="Arial"/>
              <w:noProof/>
              <w:sz w:val="24"/>
              <w:szCs w:val="24"/>
              <w:lang w:val="en-GB"/>
            </w:rPr>
            <w:fldChar w:fldCharType="begin"/>
          </w:r>
          <w:r w:rsidR="00841407">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RlYTIyNTItZGViOC00ZDRkLWFlZTktOTM0ZTBiNjVmMmJhIiwiSWQiOiIzMzdkYzQxNS1mYzBmLTRjNjMtODM5Ny0zOTEwM2JhNjJhODMiLCJSYW5nZUxlbmd0aCI6MjIsIlJlZmVyZW5jZUlkIjoiNzhhZjFmMTQtMzJlOC00NGMwLTlkOWMtNDgwZjgxOTVhMWE3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xMDI4OTkwIiwiVXJpU3RyaW5nIjoiaHR0cDovL3d3dy5uY2JpLm5sbS5uaWguZ292L3B1Ym1lZC8xMTAyODk5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EwOjEwOjQ1IiwiTW9kaWZpZWRCeSI6Il9Tb3BoaWUgU2Nod2FyeiIsIklkIjoiYmMzYzcyMDktM2M2OC00NGM2LTliMDctMDk2ZjVlY2IwNDQxIiwiTW9kaWZpZWRPbiI6IjIwMjEtMDktMTVUMTA6MTA6ND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4LzM1MDM1MTU5IiwiVXJpU3RyaW5nIjoiaHR0cHM6Ly9kb2kub3JnLzEwLjEwMzgvMzUwMzUx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}</w:instrText>
          </w:r>
          <w:r w:rsidR="00841407">
            <w:rPr>
              <w:rFonts w:ascii="Arial" w:hAnsi="Arial" w:cs="Arial"/>
              <w:noProof/>
              <w:sz w:val="24"/>
              <w:szCs w:val="24"/>
              <w:lang w:val="en-GB"/>
            </w:rPr>
            <w:fldChar w:fldCharType="separate"/>
          </w:r>
          <w:r w:rsidR="00841407">
            <w:rPr>
              <w:rFonts w:ascii="Arial" w:hAnsi="Arial" w:cs="Arial"/>
              <w:noProof/>
              <w:sz w:val="24"/>
              <w:szCs w:val="24"/>
              <w:lang w:val="en-GB"/>
            </w:rPr>
            <w:t>(Nakagaki et al. 2000)</w:t>
          </w:r>
          <w:r w:rsidR="00841407">
            <w:rPr>
              <w:rFonts w:ascii="Arial" w:hAnsi="Arial" w:cs="Arial"/>
              <w:noProof/>
              <w:sz w:val="24"/>
              <w:szCs w:val="24"/>
              <w:lang w:val="en-GB"/>
            </w:rPr>
            <w:fldChar w:fldCharType="end"/>
          </w:r>
        </w:sdtContent>
      </w:sdt>
    </w:p>
    <w:p w14:paraId="32E9A6E4" w14:textId="51F25020" w:rsidR="003252F1" w:rsidRDefault="006C36D9" w:rsidP="00854B6D">
      <w:pPr>
        <w:spacing w:line="360" w:lineRule="auto"/>
        <w:jc w:val="both"/>
        <w:rPr>
          <w:rFonts w:ascii="Arial" w:hAnsi="Arial" w:cs="Arial"/>
          <w:sz w:val="24"/>
          <w:szCs w:val="24"/>
          <w:lang w:val="en-GB"/>
        </w:rPr>
      </w:pPr>
      <w:sdt>
        <w:sdtPr>
          <w:rPr>
            <w:rFonts w:ascii="Arial" w:hAnsi="Arial" w:cs="Arial"/>
            <w:sz w:val="24"/>
            <w:szCs w:val="24"/>
            <w:lang w:val="en-GB"/>
          </w:rPr>
          <w:alias w:val="To edit, see citavi.com/edit"/>
          <w:tag w:val="CitaviPlaceholder#a02658cb-d258-429e-a014-625b808659a5"/>
          <w:id w:val="1270275812"/>
          <w:placeholder>
            <w:docPart w:val="DefaultPlaceholder_-1854013440"/>
          </w:placeholder>
        </w:sdtPr>
        <w:sdtEndPr/>
        <w:sdtContent>
          <w:r w:rsidR="00841407">
            <w:rPr>
              <w:rFonts w:ascii="Arial" w:hAnsi="Arial" w:cs="Arial"/>
              <w:noProof/>
              <w:sz w:val="24"/>
              <w:szCs w:val="24"/>
              <w:lang w:val="en-GB"/>
            </w:rPr>
            <w:fldChar w:fldCharType="begin"/>
          </w:r>
          <w:r w:rsidR="00841407">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VjMmI3MjQtMzVmYS00ODE1LTg1NjgtZjk5NjExMTgxNTA1IiwiSWQiOiI3MGNhZWJjNC01M2Q3LTQ5MDItYjVjNi1mOTRkZmUzNWU5NzAiLCJSYW5nZUxlbmd0aCI6MTgsIlJlZmVyZW5jZUlkIjoiYjMwOWE1OWUtZjk2NC00ZDRlLTg0ZDUtYmVjMmIxMTA3MDFm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wOTM0NjciLCJVcmlTdHJpbmciOiJodHRwOi8vd3d3Lm5jYmkubmxtLm5paC5nb3YvcHVibWVkLzIwMDkzND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b3BoaWUgU2Nod2FyeiIsIkNyZWF0ZWRPbiI6IjIwMjEtMDktMTVUMDk6MDM6MDYiLCJNb2RpZmllZEJ5IjoiX1NvcGhpZSBTY2h3YXJ6IiwiSWQiOiJlODY0YjFlNS0zYjRmLTQ3NDEtYjA1Mi01NTY3YWFkNDMwOGQiLCJNb2RpZmllZE9uIjoiMjAyMS0wOS0xNVQwOTowMzow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jYvc2NpZW5jZS4xMTc3ODk0IiwiVXJpU3RyaW5nIjoiaHR0cHM6Ly9kb2kub3JnLzEwLjExMjYvc2NpZW5jZS4xMTc3ODk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}</w:instrText>
          </w:r>
          <w:r w:rsidR="00841407">
            <w:rPr>
              <w:rFonts w:ascii="Arial" w:hAnsi="Arial" w:cs="Arial"/>
              <w:noProof/>
              <w:sz w:val="24"/>
              <w:szCs w:val="24"/>
              <w:lang w:val="en-GB"/>
            </w:rPr>
            <w:fldChar w:fldCharType="separate"/>
          </w:r>
          <w:r w:rsidR="00841407">
            <w:rPr>
              <w:rFonts w:ascii="Arial" w:hAnsi="Arial" w:cs="Arial"/>
              <w:noProof/>
              <w:sz w:val="24"/>
              <w:szCs w:val="24"/>
              <w:lang w:val="en-GB"/>
            </w:rPr>
            <w:t>(Tero et al. 2010)</w:t>
          </w:r>
          <w:r w:rsidR="00841407">
            <w:rPr>
              <w:rFonts w:ascii="Arial" w:hAnsi="Arial" w:cs="Arial"/>
              <w:noProof/>
              <w:sz w:val="24"/>
              <w:szCs w:val="24"/>
              <w:lang w:val="en-GB"/>
            </w:rPr>
            <w:fldChar w:fldCharType="end"/>
          </w:r>
        </w:sdtContent>
      </w:sdt>
    </w:p>
    <w:p w14:paraId="57F8C679" w14:textId="7F54DEDA" w:rsidR="00841407" w:rsidRDefault="006C36D9" w:rsidP="00854B6D">
      <w:pPr>
        <w:spacing w:line="360" w:lineRule="auto"/>
        <w:jc w:val="both"/>
        <w:rPr>
          <w:rFonts w:ascii="Arial" w:hAnsi="Arial" w:cs="Arial"/>
          <w:sz w:val="24"/>
          <w:szCs w:val="24"/>
          <w:lang w:val="en-GB"/>
        </w:rPr>
      </w:pPr>
      <w:sdt>
        <w:sdtPr>
          <w:rPr>
            <w:rFonts w:ascii="Arial" w:hAnsi="Arial" w:cs="Arial"/>
            <w:sz w:val="24"/>
            <w:szCs w:val="24"/>
            <w:lang w:val="en-GB"/>
          </w:rPr>
          <w:alias w:val="To edit, see citavi.com/edit"/>
          <w:tag w:val="CitaviPlaceholder#7eaa77ee-4c11-4cd5-b3d1-4a40917a23b7"/>
          <w:id w:val="-618992445"/>
          <w:placeholder>
            <w:docPart w:val="DefaultPlaceholder_-1854013440"/>
          </w:placeholder>
        </w:sdtPr>
        <w:sdtEndPr/>
        <w:sdtContent>
          <w:r w:rsidR="00841407">
            <w:rPr>
              <w:rFonts w:ascii="Arial" w:hAnsi="Arial" w:cs="Arial"/>
              <w:noProof/>
              <w:sz w:val="24"/>
              <w:szCs w:val="24"/>
              <w:lang w:val="en-GB"/>
            </w:rPr>
            <w:fldChar w:fldCharType="begin"/>
          </w:r>
          <w:r w:rsidR="00841407">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IxMzIyNjMtNjFlYy00NzYzLTgwODMtNjEzMmVjNWNmYzY2IiwiSWQiOiIwZmRhMWQwMi04NGVjLTQwMzYtYjg0Zi1mOWI4OTAwZmQ0NjUiLCJSYW5nZUxlbmd0aCI6MTgsIlJlZmVyZW5jZUlkIjoiNmI1ZWIzMDAtNmU4ZC00M2QxLWJiN2QtOTZhMTYxNmY0YjQ1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2JlaGVjby9hcnQwMzIiLCJVcmlTdHJpbmciOiJodHRwczovL2RvaS5vcmcvMTAuMTA5My9iZWhlY28vYXJ0MDM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}</w:instrText>
          </w:r>
          <w:r w:rsidR="00841407">
            <w:rPr>
              <w:rFonts w:ascii="Arial" w:hAnsi="Arial" w:cs="Arial"/>
              <w:noProof/>
              <w:sz w:val="24"/>
              <w:szCs w:val="24"/>
              <w:lang w:val="en-GB"/>
            </w:rPr>
            <w:fldChar w:fldCharType="separate"/>
          </w:r>
          <w:r w:rsidR="00841407">
            <w:rPr>
              <w:rFonts w:ascii="Arial" w:hAnsi="Arial" w:cs="Arial"/>
              <w:noProof/>
              <w:sz w:val="24"/>
              <w:szCs w:val="24"/>
              <w:lang w:val="en-GB"/>
            </w:rPr>
            <w:t>(Reid et al. 2013)</w:t>
          </w:r>
          <w:r w:rsidR="00841407">
            <w:rPr>
              <w:rFonts w:ascii="Arial" w:hAnsi="Arial" w:cs="Arial"/>
              <w:noProof/>
              <w:sz w:val="24"/>
              <w:szCs w:val="24"/>
              <w:lang w:val="en-GB"/>
            </w:rPr>
            <w:fldChar w:fldCharType="end"/>
          </w:r>
        </w:sdtContent>
      </w:sdt>
    </w:p>
    <w:p w14:paraId="75F65EF5" w14:textId="1A5F4EDF" w:rsidR="00841407" w:rsidRDefault="006C36D9" w:rsidP="00854B6D">
      <w:pPr>
        <w:spacing w:line="360" w:lineRule="auto"/>
        <w:jc w:val="both"/>
        <w:rPr>
          <w:rFonts w:ascii="Arial" w:hAnsi="Arial" w:cs="Arial"/>
          <w:sz w:val="24"/>
          <w:szCs w:val="24"/>
        </w:rPr>
      </w:pPr>
      <w:sdt>
        <w:sdtPr>
          <w:rPr>
            <w:rFonts w:ascii="Arial" w:hAnsi="Arial" w:cs="Arial"/>
            <w:sz w:val="24"/>
            <w:szCs w:val="24"/>
          </w:rPr>
          <w:alias w:val="To edit, see citavi.com/edit"/>
          <w:tag w:val="CitaviPlaceholder#c9d0bc75-9f65-4283-a3fb-af19370e400b"/>
          <w:id w:val="-272550008"/>
          <w:placeholder>
            <w:docPart w:val="DefaultPlaceholder_-1854013440"/>
          </w:placeholder>
        </w:sdtPr>
        <w:sdtEndPr/>
        <w:sdtContent>
          <w:r w:rsidR="006C2ACA">
            <w:rPr>
              <w:rFonts w:ascii="Arial" w:hAnsi="Arial" w:cs="Arial"/>
              <w:noProof/>
              <w:sz w:val="24"/>
              <w:szCs w:val="24"/>
            </w:rPr>
            <w:fldChar w:fldCharType="begin"/>
          </w:r>
          <w:r w:rsidR="006C2ACA" w:rsidRPr="006C2ACA">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</w:instrText>
          </w:r>
          <w:r w:rsidR="006C2ACA">
            <w:rPr>
              <w:rFonts w:ascii="Arial" w:hAnsi="Arial" w:cs="Arial"/>
              <w:noProof/>
              <w:sz w:val="24"/>
              <w:szCs w:val="24"/>
            </w:rPr>
            <w:instrText>iU2V4IjoxLCJDcmVhdGVkQnkiOiJfU29waGllIFNjaHdhcnoiLCJDcmVhdGVkT24iOiIyMDIxLTA5LTE1VDA5OjA5OjM4IiwiTW9kaWZpZWRCeSI6Il9Tb3BoaWUgU2Nod2FyeiIsIklkIjoiZDVkYWU5MzYtNTFmMi00NjU3LTk4YTgtMjQ5ZmU5NDA1NGI1IiwiTW9kaWZpZWRPbiI6IjIwMjEtMDktMTVUMDk6MDk6MzgiLCJQcm9qZWN0Ijp7IiRyZWYiOiI1In19XSwiQ2l0YXRpb25LZXlVcGRhdGVUeXBlIjowLCJDb2xsYWJvcmF0b3JzIjpbXSwiRG9pIjoiMTAuMTA5My9mZW1zcmUvZnV3MDM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ODIwNDQ4MiIsIlVyaVN0cmluZyI6Imh0dHA6Ly93d3cubmNiaS5ubG0ubmloLmdvdi9wdWJtZWQvMjgyMDQ0O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EwOjE4OjMwIiwiTW9kaWZpZWRCeSI6Il9Tb3BoaWUgU2Nod2FyeiIsIklkIjoiYzQwMmU2YmQtNDhiZC00NTkzLWEyNWEtOGZiMTg1MWJjZjFlIiwiTW9kaWZpZWRPbiI6IjIwMjEtMDktMTVUMTA6MTg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ZlbXNyZS9mdXcwMzMiLCJVcmlTdHJpbmciOiJodHRwczovL2RvaS5vcmcvMTAuMTA5My9mZW1zcmUvZnV3MDM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</w:instrText>
          </w:r>
          <w:r w:rsidR="006C2ACA" w:rsidRPr="006C2ACA">
            <w:rPr>
              <w:rFonts w:ascii="Arial" w:hAnsi="Arial" w:cs="Arial"/>
              <w:noProof/>
              <w:sz w:val="24"/>
              <w:szCs w:val="24"/>
              <w:lang w:val="en-GB"/>
            </w:rPr>
            <w:instrText>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}</w:instrText>
          </w:r>
          <w:r w:rsidR="006C2ACA">
            <w:rPr>
              <w:rFonts w:ascii="Arial" w:hAnsi="Arial" w:cs="Arial"/>
              <w:noProof/>
              <w:sz w:val="24"/>
              <w:szCs w:val="24"/>
            </w:rPr>
            <w:fldChar w:fldCharType="separate"/>
          </w:r>
          <w:r w:rsidR="006C2ACA" w:rsidRPr="006C2ACA">
            <w:rPr>
              <w:rFonts w:ascii="Arial" w:hAnsi="Arial" w:cs="Arial"/>
              <w:noProof/>
              <w:sz w:val="24"/>
              <w:szCs w:val="24"/>
              <w:lang w:val="en-GB"/>
            </w:rPr>
            <w:t>(Reid and Latty 2016)</w:t>
          </w:r>
          <w:r w:rsidR="006C2ACA">
            <w:rPr>
              <w:rFonts w:ascii="Arial" w:hAnsi="Arial" w:cs="Arial"/>
              <w:noProof/>
              <w:sz w:val="24"/>
              <w:szCs w:val="24"/>
            </w:rPr>
            <w:fldChar w:fldCharType="end"/>
          </w:r>
        </w:sdtContent>
      </w:sdt>
    </w:p>
    <w:p w14:paraId="55617E61" w14:textId="1B188CFD" w:rsidR="006C2ACA" w:rsidRDefault="006C36D9" w:rsidP="00854B6D">
      <w:pPr>
        <w:spacing w:line="360" w:lineRule="auto"/>
        <w:jc w:val="both"/>
        <w:rPr>
          <w:rFonts w:ascii="Arial" w:hAnsi="Arial" w:cs="Arial"/>
          <w:sz w:val="24"/>
          <w:szCs w:val="24"/>
        </w:rPr>
      </w:pPr>
      <w:sdt>
        <w:sdtPr>
          <w:rPr>
            <w:rFonts w:ascii="Arial" w:hAnsi="Arial" w:cs="Arial"/>
            <w:sz w:val="24"/>
            <w:szCs w:val="24"/>
          </w:rPr>
          <w:alias w:val="To edit, see citavi.com/edit"/>
          <w:tag w:val="CitaviPlaceholder#664accc7-5f5b-4d3a-bb7e-fe5f1c78c122"/>
          <w:id w:val="687031078"/>
          <w:placeholder>
            <w:docPart w:val="DefaultPlaceholder_-1854013440"/>
          </w:placeholder>
        </w:sdtPr>
        <w:sdtEndPr/>
        <w:sdtContent>
          <w:r w:rsidR="006C2ACA">
            <w:rPr>
              <w:rFonts w:ascii="Arial" w:hAnsi="Arial" w:cs="Arial"/>
              <w:noProof/>
              <w:sz w:val="24"/>
              <w:szCs w:val="24"/>
            </w:rPr>
            <w:fldChar w:fldCharType="begin"/>
          </w:r>
          <w:r w:rsidR="006C2ACA">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hmOTljOWUtNmYyNS00MDU0LWEyMjctM2RjNzg4MTdjMjZjIiwiSWQiOiI5Yzc0YTY5YS0yNWUwLTRhZmQtODM4NS03NzhhNTM0YTJiOWYiLCJSYW5nZUxlbmd0aCI6MTgsIlJlZmVyZW5jZUlkIjoiMjU1YjYxY2QtOWEyNy00MDc2LWE1YjAtMjc1MTZkNTZlODMy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3Mjc4MzU5IiwiVXJpU3RyaW5nIjoiaHR0cDovL3d3dy5uY2JpLm5sbS5uaWguZ292L3B1Ym1lZC8yNzI3ODM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EwOjA3OjM0IiwiTW9kaWZpZWRCeSI6Il9Tb3BoaWUgU2Nod2FyeiIsIklkIjoiZmNkM2NmYjYtYWVmYi00M2Q4LTkwN2YtODllMmIyZDg4ZTlmIiwiTW9kaWZpZWRPbiI6IjIwMjEtMDktMTVUMTA6MDc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4L3JzaWYuMjAxNi4wMDMwIiwiVXJpU3RyaW5nIjoiaHR0cHM6Ly9kb2kub3JnLzEwLjEwOTgvcnNpZi4yMDE2LjAw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cGhpZSBTY2h3YXJ6IiwiQ3JlYXRlZE9uIjoiMjAyMS0wOS0xNVQxMDowNzozNCIsIk1vZGlmaWVkQnkiOiJfU29waGllIFNjaHdhcnoiLCJJZCI6ImUxYzU2MDM4LWVhMzgtNGI1YS1hZTExLTQ4NTc5Y2ZkZjgwMSIsIk1vZGlmaWVkT24iOiIyMDIxLTA5LTE1VDEwOjA3OjM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DkzODA3OCIsIlVyaVN0cmluZyI6Imh0dHBzOi8vd3d3Lm5jYmkubmxtLm5paC5nb3YvcG1jL2FydGljbGVzL1BNQzQ5MzgwN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}</w:instrText>
          </w:r>
          <w:r w:rsidR="006C2ACA">
            <w:rPr>
              <w:rFonts w:ascii="Arial" w:hAnsi="Arial" w:cs="Arial"/>
              <w:noProof/>
              <w:sz w:val="24"/>
              <w:szCs w:val="24"/>
            </w:rPr>
            <w:fldChar w:fldCharType="separate"/>
          </w:r>
          <w:r w:rsidR="006C2ACA">
            <w:rPr>
              <w:rFonts w:ascii="Arial" w:hAnsi="Arial" w:cs="Arial"/>
              <w:noProof/>
              <w:sz w:val="24"/>
              <w:szCs w:val="24"/>
            </w:rPr>
            <w:t>(Reid et al. 2016)</w:t>
          </w:r>
          <w:r w:rsidR="006C2ACA">
            <w:rPr>
              <w:rFonts w:ascii="Arial" w:hAnsi="Arial" w:cs="Arial"/>
              <w:noProof/>
              <w:sz w:val="24"/>
              <w:szCs w:val="24"/>
            </w:rPr>
            <w:fldChar w:fldCharType="end"/>
          </w:r>
        </w:sdtContent>
      </w:sdt>
    </w:p>
    <w:p w14:paraId="17E58C58" w14:textId="63900185" w:rsidR="006C2ACA" w:rsidRDefault="006C36D9" w:rsidP="00854B6D">
      <w:pPr>
        <w:spacing w:line="360" w:lineRule="auto"/>
        <w:jc w:val="both"/>
        <w:rPr>
          <w:rFonts w:ascii="Arial" w:hAnsi="Arial" w:cs="Arial"/>
          <w:sz w:val="24"/>
          <w:szCs w:val="24"/>
        </w:rPr>
      </w:pPr>
      <w:sdt>
        <w:sdtPr>
          <w:rPr>
            <w:rFonts w:ascii="Arial" w:hAnsi="Arial" w:cs="Arial"/>
            <w:sz w:val="24"/>
            <w:szCs w:val="24"/>
          </w:rPr>
          <w:alias w:val="To edit, see citavi.com/edit"/>
          <w:tag w:val="CitaviPlaceholder#5564b2d0-7c15-4419-853e-6ec62f3caf65"/>
          <w:id w:val="-767153392"/>
          <w:placeholder>
            <w:docPart w:val="DefaultPlaceholder_-1854013440"/>
          </w:placeholder>
        </w:sdtPr>
        <w:sdtEndPr/>
        <w:sdtContent>
          <w:r w:rsidR="006C2ACA">
            <w:rPr>
              <w:rFonts w:ascii="Arial" w:hAnsi="Arial" w:cs="Arial"/>
              <w:noProof/>
              <w:sz w:val="24"/>
              <w:szCs w:val="24"/>
            </w:rPr>
            <w:fldChar w:fldCharType="begin"/>
          </w:r>
          <w:r w:rsidR="006C2ACA">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TA1LjA2NTM0djEiLCJVcmlTdHJpbmciOiJodHRwczovL2FyeGl2Lm9yZy9wZGYvMTkwNS4wNjUzNHYx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b3BoaWUgU2Nod2FyeiIsIkNyZWF0ZWRPbiI6IjIwMjEtMDktMTVUMTA6MzA6NTMiLCJNb2RpZmllZEJ5IjoiX1NvcGhpZSBTY2h3YXJ6IiwiSWQiOiJmNjU3NmI4My1hMGFiLTRkMTUtOGUyNi1hZmY5MDFlZTU0NmYiLCJNb2RpZmllZE9uIjoiMjAyMS0wOS0xNVQxMDozMD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5MDUuMDY1MzR2MSIsIlVyaVN0cmluZyI6Imh0dHA6Ly9hcnhpdi5vcmcvYWJzLzE5MDUuMDY1MzR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9waGllIFNjaHdhcnoiLCJDcmVhdGVkT24iOiIyMDIxLTA5LTE1VDEwOjMwOjUzIiwiTW9kaWZpZWRCeSI6Il9Tb3BoaWUgU2Nod2FyeiIsIklkIjoiNWI4Y2U1ZDUtOGVlYi00MzI5LWE3OTYtM2EyNDgwYWI4ZWUwIiwiTW9kaWZpZWRPbiI6IjIwMjEtMDktMTVUMTA6MzA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TA1LjA2NTM0djEiLCJVcmlTdHJpbmciOiJodHRwOi8vYXJ4aXYub3JnL3BkZi8xOTA1LjA2NTM0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vcGhpZSBTY2h3YXJ6IiwiQ3JlYXRlZE9uIjoiMjAyMS0wOS0xNVQxMDozMDo1MyIsIk1vZGlmaWVkQnkiOiJfU29waGllIFNjaHdhcnoiLCJJZCI6ImZjNTIxNjdlLTFmNGUtNDNkYy05MmE0LTgxMGJhOWFjMjZkMiIsIk1vZGlmaWVkT24iOiIyMDIxLTA5LTE1VDEwOjMwOjUzIiwiUHJvamVjdCI6eyIkcmVmIjoiNSJ9fV0sIk9ubGluZUFkZHJlc3MiOiJodHRwOi8vYX</w:instrText>
          </w:r>
          <w:r w:rsidR="006C2ACA" w:rsidRPr="006C2ACA">
            <w:rPr>
              <w:rFonts w:ascii="Arial" w:hAnsi="Arial" w:cs="Arial"/>
              <w:noProof/>
              <w:sz w:val="24"/>
              <w:szCs w:val="24"/>
              <w:lang w:val="en-GB"/>
            </w:rPr>
            <w:instrText>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}</w:instrText>
          </w:r>
          <w:r w:rsidR="006C2ACA">
            <w:rPr>
              <w:rFonts w:ascii="Arial" w:hAnsi="Arial" w:cs="Arial"/>
              <w:noProof/>
              <w:sz w:val="24"/>
              <w:szCs w:val="24"/>
            </w:rPr>
            <w:fldChar w:fldCharType="separate"/>
          </w:r>
          <w:r w:rsidR="006C2ACA" w:rsidRPr="006C2ACA">
            <w:rPr>
              <w:rFonts w:ascii="Arial" w:hAnsi="Arial" w:cs="Arial"/>
              <w:noProof/>
              <w:sz w:val="24"/>
              <w:szCs w:val="24"/>
              <w:lang w:val="en-GB"/>
            </w:rPr>
            <w:t>(Stirrup and Lusseau 2019)</w:t>
          </w:r>
          <w:r w:rsidR="006C2ACA">
            <w:rPr>
              <w:rFonts w:ascii="Arial" w:hAnsi="Arial" w:cs="Arial"/>
              <w:noProof/>
              <w:sz w:val="24"/>
              <w:szCs w:val="24"/>
            </w:rPr>
            <w:fldChar w:fldCharType="end"/>
          </w:r>
        </w:sdtContent>
      </w:sdt>
    </w:p>
    <w:p w14:paraId="26974587" w14:textId="025B890C" w:rsidR="006C2ACA" w:rsidRDefault="006C36D9" w:rsidP="00854B6D">
      <w:pPr>
        <w:spacing w:line="360" w:lineRule="auto"/>
        <w:jc w:val="both"/>
        <w:rPr>
          <w:rFonts w:ascii="Arial" w:hAnsi="Arial" w:cs="Arial"/>
          <w:sz w:val="24"/>
          <w:szCs w:val="24"/>
          <w:lang w:val="en-GB"/>
        </w:rPr>
      </w:pPr>
      <w:sdt>
        <w:sdtPr>
          <w:rPr>
            <w:rFonts w:ascii="Arial" w:hAnsi="Arial" w:cs="Arial"/>
            <w:sz w:val="24"/>
            <w:szCs w:val="24"/>
            <w:lang w:val="en-GB"/>
          </w:rPr>
          <w:alias w:val="To edit, see citavi.com/edit"/>
          <w:tag w:val="CitaviPlaceholder#75182c3a-1aa9-422e-a766-95c4f6b27418"/>
          <w:id w:val="-291985169"/>
          <w:placeholder>
            <w:docPart w:val="DefaultPlaceholder_-1854013440"/>
          </w:placeholder>
        </w:sdtPr>
        <w:sdtEndPr/>
        <w:sdtContent>
          <w:r w:rsidR="006C2ACA">
            <w:rPr>
              <w:rFonts w:ascii="Arial" w:hAnsi="Arial" w:cs="Arial"/>
              <w:noProof/>
              <w:sz w:val="24"/>
              <w:szCs w:val="24"/>
              <w:lang w:val="en-GB"/>
            </w:rPr>
            <w:fldChar w:fldCharType="begin"/>
          </w:r>
          <w:r w:rsidR="006C2ACA">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kzZDUyNGItODRhZC00M2QxLThmNTctOWU2ODVkMWMzZWZlIiwiSWQiOiI3NDlmMTVlYi0wYzI2LTQwODctOWEwNS0xNTA1MjkwMzQyNmYiLCJSYW5nZUxlbmd0aCI6MjQsIlJlZmVyZW5jZUlkIjoiM2JhY2VmNWItN2I5Yy00NGMwLWJkNTYtZDk2ZWZmOTIxOGY0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DgyNjQ4NyIsIlVyaVN0cmluZyI6Imh0dHA6Ly93d3cubmNiaS5ubG0ubmloLmdvdi9wdWJtZWQvMjA4MjY0OD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9waGllIFNjaHdhcnoiLCJDcmVhdGVkT24iOiIyMDIxLTA5LTE1VDEwOjI4OjIzIiwiTW9kaWZpZWRCeSI6Il9Tb3BoaWUgU2Nod2FyeiIsIklkIjoiYjYzNDc5MmMtN2FlOC00MTZjLThkOTQtY2I1MGM2ZDQ5YTViIiwiTW9kaWZpZWRPbiI6IjIwMjEtMDktMTVUMTA6Mj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4L3JzcGIuMjAxMC4xNjI0IiwiVXJpU3RyaW5nIjoiaHR0cHM6Ly9kb2kub3JnLzEwLjEwOTgvcnNwYi4yMDEwLjE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vcGhpZSBTY2h3YXJ6IiwiQ3JlYXRlZE9uIjoiMjAyMS0wOS0xNVQxMDoyODoyMyIsIk1vZGlmaWVkQnkiOiJfU29waGllIFNjaHdhcnoiLCJJZCI6IjVjZTVhZTllLTE0Y2ItNDNlMi05ZjM2LTJlMDc3YmNkZTM3MiIsIk1vZGlmaWVkT24iOiIyMDIxLTA5LTE1VDEwOjI4OjI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zAyNTY4OSIsIlVyaVN0cmluZyI6Imh0dHBzOi8vd3d3Lm5jYmkubmxtLm5paC5nb3YvcG1jL2FydGljbGVzL1BNQzMwMjU2O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}</w:instrText>
          </w:r>
          <w:r w:rsidR="006C2ACA">
            <w:rPr>
              <w:rFonts w:ascii="Arial" w:hAnsi="Arial" w:cs="Arial"/>
              <w:noProof/>
              <w:sz w:val="24"/>
              <w:szCs w:val="24"/>
              <w:lang w:val="en-GB"/>
            </w:rPr>
            <w:fldChar w:fldCharType="separate"/>
          </w:r>
          <w:r w:rsidR="006C2ACA">
            <w:rPr>
              <w:rFonts w:ascii="Arial" w:hAnsi="Arial" w:cs="Arial"/>
              <w:noProof/>
              <w:sz w:val="24"/>
              <w:szCs w:val="24"/>
              <w:lang w:val="en-GB"/>
            </w:rPr>
            <w:t>(Latty and Beekman 2011)</w:t>
          </w:r>
          <w:r w:rsidR="006C2ACA">
            <w:rPr>
              <w:rFonts w:ascii="Arial" w:hAnsi="Arial" w:cs="Arial"/>
              <w:noProof/>
              <w:sz w:val="24"/>
              <w:szCs w:val="24"/>
              <w:lang w:val="en-GB"/>
            </w:rPr>
            <w:fldChar w:fldCharType="end"/>
          </w:r>
        </w:sdtContent>
      </w:sdt>
    </w:p>
    <w:p w14:paraId="0CA54836" w14:textId="6B67AE7F" w:rsidR="004E5D38" w:rsidRPr="006C2ACA" w:rsidRDefault="004E5D38" w:rsidP="00854B6D">
      <w:pPr>
        <w:spacing w:line="360" w:lineRule="auto"/>
        <w:jc w:val="both"/>
        <w:rPr>
          <w:rFonts w:ascii="Arial" w:hAnsi="Arial" w:cs="Arial"/>
          <w:sz w:val="24"/>
          <w:szCs w:val="24"/>
          <w:lang w:val="en-GB"/>
        </w:rPr>
      </w:pPr>
      <w:sdt>
        <w:sdtPr>
          <w:rPr>
            <w:rFonts w:ascii="Arial" w:hAnsi="Arial" w:cs="Arial"/>
            <w:sz w:val="24"/>
            <w:szCs w:val="24"/>
            <w:lang w:val="en-GB"/>
          </w:rPr>
          <w:alias w:val="To edit, see citavi.com/edit"/>
          <w:tag w:val="CitaviPlaceholder#04474ce4-1c53-44d0-8c81-0fe085270388"/>
          <w:id w:val="-723214117"/>
          <w:placeholder>
            <w:docPart w:val="DefaultPlaceholder_-1854013440"/>
          </w:placeholder>
        </w:sdtPr>
        <w:sdtContent>
          <w:r>
            <w:rPr>
              <w:rFonts w:ascii="Arial" w:hAnsi="Arial" w:cs="Arial"/>
              <w:noProof/>
              <w:sz w:val="24"/>
              <w:szCs w:val="24"/>
              <w:lang w:val="en-GB"/>
            </w:rPr>
            <w:fldChar w:fldCharType="begin"/>
          </w:r>
          <w:r>
            <w:rPr>
              <w:rFonts w:ascii="Arial" w:hAnsi="Arial" w:cs="Arial"/>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c2M2YwMTQtNGZhOC00YTBmLTg4MGYtM2U3MWIxNTI5OTkxIiwiSWQiOiI0NDBjMzQ4My0xNDU4LTQ0ZDMtYWZiMS1mZTIzZTRhNDljODgiLCJSYW5nZUxlbmd0aCI6MjAsIlJlZmVyZW5jZUlkIjoiMTc0NDNkZWUtOWJlNC00MjIyLTg2YmEtMDZlZmNjOGUwYWI0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yNDIwODU2IiwiVXJpU3RyaW5nIjoiaHR0cDovL3d3dy5uY2JpLm5sbS5uaWguZ292L3B1Ym1lZC8zMjQyMDg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3eTMyNjl2YWNxN3I4aXZnMjQ2YmY2cXduMnIwNTlsaXlrMGplZ3pjazV0ZWdncCIsIkNyZWF0ZWRPbiI6IjIwMjEtMDktMTdUMTI6MDk6NDNaIiwiTW9kaWZpZWRCeSI6Ind5MzI2OXZhY3E3cjhpdmcyNDZiZjZxd24ycjA1OWxpeWswamVnemNrNXRlZ2dwIiwiSWQiOiI2YzkxM2U3OS02OTIyLTQ2NmUtOTU2YS0xMWZiODgzN2FmOTUiLCJNb2RpZmllZE9uIjoiMjAyMS0wOS0xN1QxMjowOTo0M1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4L3JzdGIuMjAxOS4wNDcwIiwiVXJpU3RyaW5nIjoiaHR0cHM6Ly9kb2kub3JnLzEwLjEwOTgvcnN0Yi4yMDE5LjA0N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d3kzMjY5dmFjcTdyOGl2ZzI0NmJmNnF3bjJyMDU5bGl5azBqZWd6Y2s1dGVnZ3AiLCJDcmVhdGVkT24iOiIyMDIxLTA5LTE3VDEyOjA5OjQzWiIsIk1vZGlmaWVkQnkiOiJ3eTMyNjl2YWNxN3I4aXZnMjQ2YmY2cXduMnIwNTlsaXlrMGplZ3pjazV0ZWdncCIsIklkIjoiMTMwN2M2YzctZmY3Mi00ODE1LTk1YjItOTY1OTE0MmE0ZjVlIiwiTW9kaWZpZWRPbiI6IjIwMjEtMDktMTdUMTI6MDk6NDN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zMzMTAwNiIsIlVyaVN0cmluZyI6Imh0dHBzOi8vd3d3Lm5jYmkubmxtLm5paC5nb3YvcG1jL2FydGljbGVzL1BNQzczMzEwMD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}</w:instrText>
          </w:r>
          <w:r>
            <w:rPr>
              <w:rFonts w:ascii="Arial" w:hAnsi="Arial" w:cs="Arial"/>
              <w:noProof/>
              <w:sz w:val="24"/>
              <w:szCs w:val="24"/>
              <w:lang w:val="en-GB"/>
            </w:rPr>
            <w:fldChar w:fldCharType="separate"/>
          </w:r>
          <w:r>
            <w:rPr>
              <w:rFonts w:ascii="Arial" w:hAnsi="Arial" w:cs="Arial"/>
              <w:noProof/>
              <w:sz w:val="24"/>
              <w:szCs w:val="24"/>
              <w:lang w:val="en-GB"/>
            </w:rPr>
            <w:t>(Briard et al. 2020)</w:t>
          </w:r>
          <w:r>
            <w:rPr>
              <w:rFonts w:ascii="Arial" w:hAnsi="Arial" w:cs="Arial"/>
              <w:noProof/>
              <w:sz w:val="24"/>
              <w:szCs w:val="24"/>
              <w:lang w:val="en-GB"/>
            </w:rPr>
            <w:fldChar w:fldCharType="end"/>
          </w:r>
        </w:sdtContent>
      </w:sdt>
    </w:p>
    <w:p w14:paraId="3448E507" w14:textId="77777777" w:rsidR="006C2ACA" w:rsidRPr="006C2ACA" w:rsidRDefault="006C2ACA" w:rsidP="00854B6D">
      <w:pPr>
        <w:spacing w:line="360" w:lineRule="auto"/>
        <w:jc w:val="both"/>
        <w:rPr>
          <w:rFonts w:ascii="Arial" w:hAnsi="Arial" w:cs="Arial"/>
          <w:sz w:val="24"/>
          <w:szCs w:val="24"/>
          <w:lang w:val="en-GB"/>
        </w:rPr>
      </w:pPr>
    </w:p>
    <w:p w14:paraId="567E58BB" w14:textId="77777777" w:rsidR="006C2ACA" w:rsidRPr="006C2ACA" w:rsidRDefault="006C2ACA" w:rsidP="00854B6D">
      <w:pPr>
        <w:spacing w:line="360" w:lineRule="auto"/>
        <w:jc w:val="both"/>
        <w:rPr>
          <w:rFonts w:ascii="Arial" w:hAnsi="Arial" w:cs="Arial"/>
          <w:sz w:val="24"/>
          <w:szCs w:val="24"/>
          <w:lang w:val="en-GB"/>
        </w:rPr>
      </w:pPr>
    </w:p>
    <w:p w14:paraId="351672A1" w14:textId="19DB2829" w:rsidR="00854B6D" w:rsidRPr="006C2ACA" w:rsidRDefault="00854B6D">
      <w:pPr>
        <w:rPr>
          <w:lang w:val="en-GB"/>
        </w:rPr>
      </w:pPr>
      <w:r w:rsidRPr="006C2ACA">
        <w:rPr>
          <w:lang w:val="en-GB"/>
        </w:rPr>
        <w:br w:type="page"/>
      </w:r>
    </w:p>
    <w:p w14:paraId="07A07D5F" w14:textId="77777777" w:rsidR="00221AAA" w:rsidRPr="006C2ACA" w:rsidRDefault="00221AAA" w:rsidP="00221AAA">
      <w:pPr>
        <w:rPr>
          <w:lang w:val="en-GB"/>
        </w:rPr>
      </w:pPr>
    </w:p>
    <w:p w14:paraId="605EAA17" w14:textId="12AFE8A5" w:rsidR="004C1C67" w:rsidRPr="00272424" w:rsidRDefault="004C1C67" w:rsidP="004517D7">
      <w:pPr>
        <w:pStyle w:val="berschrift1"/>
        <w:contextualSpacing/>
        <w:rPr>
          <w:rFonts w:ascii="Arial" w:hAnsi="Arial" w:cs="Arial"/>
          <w:lang w:val="en-GB"/>
        </w:rPr>
      </w:pPr>
      <w:bookmarkStart w:id="6" w:name="_Toc82603666"/>
      <w:r w:rsidRPr="00272424">
        <w:rPr>
          <w:rFonts w:ascii="Arial" w:hAnsi="Arial" w:cs="Arial"/>
          <w:lang w:val="en-GB"/>
        </w:rPr>
        <w:t>Methods</w:t>
      </w:r>
      <w:bookmarkEnd w:id="6"/>
    </w:p>
    <w:p w14:paraId="5A31F898" w14:textId="65233C9C" w:rsidR="00221AAA" w:rsidRDefault="00221AAA" w:rsidP="00CD5491">
      <w:pPr>
        <w:pStyle w:val="berschrift2"/>
        <w:contextualSpacing/>
        <w:rPr>
          <w:rFonts w:ascii="Arial" w:hAnsi="Arial" w:cs="Arial"/>
          <w:lang w:val="en-GB"/>
        </w:rPr>
      </w:pPr>
      <w:bookmarkStart w:id="7" w:name="_Toc82603667"/>
      <w:r>
        <w:rPr>
          <w:rFonts w:ascii="Arial" w:hAnsi="Arial" w:cs="Arial"/>
          <w:lang w:val="en-GB"/>
        </w:rPr>
        <w:t xml:space="preserve">Strains of </w:t>
      </w:r>
      <w:r w:rsidRPr="003252F1">
        <w:rPr>
          <w:lang w:val="en-GB"/>
        </w:rPr>
        <w:t xml:space="preserve">Physarum </w:t>
      </w:r>
      <w:proofErr w:type="spellStart"/>
      <w:r w:rsidRPr="003252F1">
        <w:rPr>
          <w:lang w:val="en-GB"/>
        </w:rPr>
        <w:t>polycephalum</w:t>
      </w:r>
      <w:proofErr w:type="spellEnd"/>
    </w:p>
    <w:p w14:paraId="19618420" w14:textId="759B1999" w:rsidR="00C5752B" w:rsidRPr="0062525E" w:rsidRDefault="00C5752B" w:rsidP="00CD5491">
      <w:pPr>
        <w:pStyle w:val="berschrift2"/>
        <w:contextualSpacing/>
        <w:rPr>
          <w:rFonts w:ascii="Arial" w:hAnsi="Arial" w:cs="Arial"/>
          <w:lang w:val="en-GB"/>
        </w:rPr>
      </w:pPr>
      <w:r w:rsidRPr="0062525E">
        <w:rPr>
          <w:rFonts w:ascii="Arial" w:hAnsi="Arial" w:cs="Arial"/>
          <w:lang w:val="en-GB"/>
        </w:rPr>
        <w:t>Data</w:t>
      </w:r>
      <w:r w:rsidR="00971249" w:rsidRPr="0062525E">
        <w:rPr>
          <w:rFonts w:ascii="Arial" w:hAnsi="Arial" w:cs="Arial"/>
          <w:lang w:val="en-GB"/>
        </w:rPr>
        <w:t xml:space="preserve"> collection and</w:t>
      </w:r>
      <w:r w:rsidRPr="0062525E">
        <w:rPr>
          <w:rFonts w:ascii="Arial" w:hAnsi="Arial" w:cs="Arial"/>
          <w:lang w:val="en-GB"/>
        </w:rPr>
        <w:t xml:space="preserve"> analysis</w:t>
      </w:r>
      <w:bookmarkEnd w:id="7"/>
    </w:p>
    <w:p w14:paraId="5A2FA9F1" w14:textId="021AA0F8" w:rsidR="000C6745" w:rsidRPr="000C6745" w:rsidRDefault="00C5752B" w:rsidP="000C6745">
      <w:pPr>
        <w:pStyle w:val="berschrift1"/>
        <w:contextualSpacing/>
        <w:rPr>
          <w:rFonts w:ascii="Arial" w:hAnsi="Arial" w:cs="Arial"/>
          <w:lang w:val="en-GB"/>
        </w:rPr>
      </w:pPr>
      <w:bookmarkStart w:id="8" w:name="_Toc82603668"/>
      <w:r w:rsidRPr="00251619">
        <w:rPr>
          <w:rFonts w:ascii="Arial" w:hAnsi="Arial" w:cs="Arial"/>
          <w:lang w:val="en-GB"/>
        </w:rPr>
        <w:t>Results</w:t>
      </w:r>
      <w:bookmarkEnd w:id="8"/>
    </w:p>
    <w:p w14:paraId="41767F6E" w14:textId="374D2670" w:rsidR="003B0C3C" w:rsidRPr="00CB06EC" w:rsidRDefault="00C5752B" w:rsidP="00CB06EC">
      <w:pPr>
        <w:pStyle w:val="berschrift1"/>
        <w:contextualSpacing/>
        <w:rPr>
          <w:rFonts w:ascii="Arial" w:hAnsi="Arial" w:cs="Arial"/>
          <w:lang w:val="en-GB"/>
        </w:rPr>
      </w:pPr>
      <w:bookmarkStart w:id="9" w:name="_Toc82603669"/>
      <w:bookmarkStart w:id="10" w:name="_Hlk75936005"/>
      <w:bookmarkStart w:id="11" w:name="_Hlk74919536"/>
      <w:r w:rsidRPr="00251619">
        <w:rPr>
          <w:rFonts w:ascii="Arial" w:hAnsi="Arial" w:cs="Arial"/>
          <w:lang w:val="en-GB"/>
        </w:rPr>
        <w:t>Discussion</w:t>
      </w:r>
      <w:bookmarkEnd w:id="9"/>
    </w:p>
    <w:p w14:paraId="12DBE23C" w14:textId="68B5DF84" w:rsidR="00880B19" w:rsidRDefault="0041267C" w:rsidP="00E82931">
      <w:pPr>
        <w:pStyle w:val="berschrift1"/>
        <w:rPr>
          <w:rFonts w:ascii="Arial" w:hAnsi="Arial" w:cs="Arial"/>
          <w:lang w:val="en-GB"/>
        </w:rPr>
      </w:pPr>
      <w:bookmarkStart w:id="12" w:name="_Toc75935627"/>
      <w:bookmarkStart w:id="13" w:name="_Toc76031818"/>
      <w:bookmarkStart w:id="14" w:name="_Toc82603670"/>
      <w:bookmarkEnd w:id="10"/>
      <w:bookmarkEnd w:id="11"/>
      <w:r w:rsidRPr="00E82931">
        <w:rPr>
          <w:rFonts w:ascii="Arial" w:hAnsi="Arial" w:cs="Arial"/>
          <w:lang w:val="en-GB"/>
        </w:rPr>
        <w:t>Conclusion</w:t>
      </w:r>
      <w:bookmarkEnd w:id="12"/>
      <w:bookmarkEnd w:id="13"/>
      <w:bookmarkEnd w:id="14"/>
    </w:p>
    <w:sdt>
      <w:sdtPr>
        <w:rPr>
          <w:rFonts w:ascii="Arial" w:hAnsi="Arial"/>
        </w:rPr>
        <w:tag w:val="CitaviBibliography"/>
        <w:id w:val="2043478041"/>
        <w:placeholder>
          <w:docPart w:val="DefaultPlaceholder_-1854013440"/>
        </w:placeholder>
      </w:sdtPr>
      <w:sdtEndPr/>
      <w:sdtContent>
        <w:p w14:paraId="2F7BE71D" w14:textId="77777777" w:rsidR="004E5D38" w:rsidRDefault="00605D16" w:rsidP="004E5D38">
          <w:pPr>
            <w:pStyle w:val="CitaviBibliographyHeading"/>
          </w:pPr>
          <w:r>
            <w:fldChar w:fldCharType="begin"/>
          </w:r>
          <w:r>
            <w:instrText>ADDIN CitaviBibliography</w:instrText>
          </w:r>
          <w:r>
            <w:fldChar w:fldCharType="separate"/>
          </w:r>
          <w:r w:rsidR="004E5D38">
            <w:t>References</w:t>
          </w:r>
        </w:p>
        <w:p w14:paraId="433E2D43" w14:textId="77777777" w:rsidR="004E5D38" w:rsidRDefault="004E5D38" w:rsidP="004E5D38">
          <w:pPr>
            <w:pStyle w:val="CitaviBibliographyEntry"/>
          </w:pPr>
          <w:bookmarkStart w:id="15" w:name="_CTVL0018c8eb2feaaec4b7bbb0f551990f8fc50"/>
          <w:proofErr w:type="spellStart"/>
          <w:r>
            <w:t>Boussard</w:t>
          </w:r>
          <w:proofErr w:type="spellEnd"/>
          <w:r>
            <w:t xml:space="preserve">, A.; </w:t>
          </w:r>
          <w:proofErr w:type="spellStart"/>
          <w:r>
            <w:t>Delescluse</w:t>
          </w:r>
          <w:proofErr w:type="spellEnd"/>
          <w:r>
            <w:t xml:space="preserve">, J.; Pérez-Escudero, A.; </w:t>
          </w:r>
          <w:proofErr w:type="spellStart"/>
          <w:r>
            <w:t>Dussutour</w:t>
          </w:r>
          <w:proofErr w:type="spellEnd"/>
          <w:r>
            <w:t>, A. (2019): Memory inception and preservation in slime moulds: the quest for a common mechanism. In</w:t>
          </w:r>
          <w:bookmarkEnd w:id="15"/>
          <w:r>
            <w:t xml:space="preserve"> </w:t>
          </w:r>
          <w:r w:rsidRPr="004E5D38">
            <w:rPr>
              <w:i/>
            </w:rPr>
            <w:t xml:space="preserve">Philosophical transactions of the Royal Society of London. Series B, Biological sciences </w:t>
          </w:r>
          <w:r w:rsidRPr="004E5D38">
            <w:t>374 (1774), p. 20180368. DOI: 10.1098/rstb.2018.0368.</w:t>
          </w:r>
        </w:p>
        <w:p w14:paraId="08649ADF" w14:textId="77777777" w:rsidR="004E5D38" w:rsidRDefault="004E5D38" w:rsidP="004E5D38">
          <w:pPr>
            <w:pStyle w:val="CitaviBibliographyEntry"/>
          </w:pPr>
          <w:bookmarkStart w:id="16" w:name="_CTVL00117443dee9be4422286ba06efcc8e0ab4"/>
          <w:r>
            <w:t xml:space="preserve">Briard, L.; </w:t>
          </w:r>
          <w:proofErr w:type="spellStart"/>
          <w:r>
            <w:t>Goujarde</w:t>
          </w:r>
          <w:proofErr w:type="spellEnd"/>
          <w:r>
            <w:t xml:space="preserve">, C.; Bousquet, C.; </w:t>
          </w:r>
          <w:proofErr w:type="spellStart"/>
          <w:r>
            <w:t>Dussutour</w:t>
          </w:r>
          <w:proofErr w:type="spellEnd"/>
          <w:r>
            <w:t>, A. (2020): Stress signalling in acellular slime moulds and its detection by conspecifics. In</w:t>
          </w:r>
          <w:bookmarkEnd w:id="16"/>
          <w:r>
            <w:t xml:space="preserve"> </w:t>
          </w:r>
          <w:r w:rsidRPr="004E5D38">
            <w:rPr>
              <w:i/>
            </w:rPr>
            <w:t xml:space="preserve">Philosophical transactions of the Royal Society of London. Series B, Biological sciences </w:t>
          </w:r>
          <w:r w:rsidRPr="004E5D38">
            <w:t>375 (1802), p. 20190470. DOI: 10.1098/rstb.2019.0470.</w:t>
          </w:r>
        </w:p>
        <w:p w14:paraId="766BA28F" w14:textId="77777777" w:rsidR="004E5D38" w:rsidRDefault="004E5D38" w:rsidP="004E5D38">
          <w:pPr>
            <w:pStyle w:val="CitaviBibliographyEntry"/>
          </w:pPr>
          <w:bookmarkStart w:id="17" w:name="_CTVL001bdfa64e59580479db3da9744f6c569a5"/>
          <w:r>
            <w:t xml:space="preserve">Cavender, J. (1995): Myxomycetes. A Handbook of Slime </w:t>
          </w:r>
          <w:proofErr w:type="spellStart"/>
          <w:r>
            <w:t>Molds</w:t>
          </w:r>
          <w:proofErr w:type="spellEnd"/>
          <w:r>
            <w:t>. In</w:t>
          </w:r>
          <w:bookmarkEnd w:id="17"/>
          <w:r>
            <w:t xml:space="preserve"> </w:t>
          </w:r>
          <w:proofErr w:type="spellStart"/>
          <w:r w:rsidRPr="004E5D38">
            <w:rPr>
              <w:i/>
            </w:rPr>
            <w:t>BioScience</w:t>
          </w:r>
          <w:proofErr w:type="spellEnd"/>
          <w:r w:rsidRPr="004E5D38">
            <w:rPr>
              <w:i/>
            </w:rPr>
            <w:t xml:space="preserve"> </w:t>
          </w:r>
          <w:r w:rsidRPr="004E5D38">
            <w:t>45 (11), pp. 795–797. DOI: 10.2307/1312636.</w:t>
          </w:r>
        </w:p>
        <w:p w14:paraId="2382BE19" w14:textId="77777777" w:rsidR="004E5D38" w:rsidRDefault="004E5D38" w:rsidP="004E5D38">
          <w:pPr>
            <w:pStyle w:val="CitaviBibliographyEntry"/>
          </w:pPr>
          <w:bookmarkStart w:id="18" w:name="_CTVL0013bacef5b7b9c44c0bd56d96eff9218f4"/>
          <w:proofErr w:type="spellStart"/>
          <w:r>
            <w:t>Latty</w:t>
          </w:r>
          <w:proofErr w:type="spellEnd"/>
          <w:r>
            <w:t xml:space="preserve">, Tanya; Beekman, Madeleine (2011): Speed-accuracy trade-offs during foraging decisions in the acellular slime mould Physarum </w:t>
          </w:r>
          <w:proofErr w:type="spellStart"/>
          <w:r>
            <w:t>polycephalum</w:t>
          </w:r>
          <w:proofErr w:type="spellEnd"/>
          <w:r>
            <w:t>. In</w:t>
          </w:r>
          <w:bookmarkEnd w:id="18"/>
          <w:r>
            <w:t xml:space="preserve"> </w:t>
          </w:r>
          <w:r w:rsidRPr="004E5D38">
            <w:rPr>
              <w:i/>
            </w:rPr>
            <w:t xml:space="preserve">Proceedings. Biological sciences </w:t>
          </w:r>
          <w:r w:rsidRPr="004E5D38">
            <w:t>278 (1705), pp. 539–545. DOI: 10.1098/rspb.2010.1624.</w:t>
          </w:r>
        </w:p>
        <w:p w14:paraId="2B35550C" w14:textId="77777777" w:rsidR="004E5D38" w:rsidRDefault="004E5D38" w:rsidP="004E5D38">
          <w:pPr>
            <w:pStyle w:val="CitaviBibliographyEntry"/>
          </w:pPr>
          <w:bookmarkStart w:id="19" w:name="_CTVL001612a14a706a340c0a7fe13bf5d9db98c"/>
          <w:r>
            <w:t xml:space="preserve">Masui, Mana; Satoh, </w:t>
          </w:r>
          <w:proofErr w:type="spellStart"/>
          <w:r>
            <w:t>Shinobu</w:t>
          </w:r>
          <w:proofErr w:type="spellEnd"/>
          <w:r>
            <w:t xml:space="preserve">; </w:t>
          </w:r>
          <w:proofErr w:type="spellStart"/>
          <w:r>
            <w:t>Seto</w:t>
          </w:r>
          <w:proofErr w:type="spellEnd"/>
          <w:r>
            <w:t xml:space="preserve">, Kensuke (2018): Allorecognition </w:t>
          </w:r>
          <w:proofErr w:type="spellStart"/>
          <w:r>
            <w:t>behavior</w:t>
          </w:r>
          <w:proofErr w:type="spellEnd"/>
          <w:r>
            <w:t xml:space="preserve"> of slime </w:t>
          </w:r>
          <w:proofErr w:type="spellStart"/>
          <w:r>
            <w:t>mold</w:t>
          </w:r>
          <w:proofErr w:type="spellEnd"/>
          <w:r>
            <w:t xml:space="preserve"> plasmodium— Physarum </w:t>
          </w:r>
          <w:proofErr w:type="spellStart"/>
          <w:r>
            <w:t>rigidum</w:t>
          </w:r>
          <w:proofErr w:type="spellEnd"/>
          <w:r>
            <w:t xml:space="preserve"> slime sheath-mediated self-extension model. In</w:t>
          </w:r>
          <w:bookmarkEnd w:id="19"/>
          <w:r>
            <w:t xml:space="preserve"> </w:t>
          </w:r>
          <w:r w:rsidRPr="004E5D38">
            <w:rPr>
              <w:i/>
            </w:rPr>
            <w:t xml:space="preserve">J. Phys. D: Appl. Phys. </w:t>
          </w:r>
          <w:r w:rsidRPr="004E5D38">
            <w:t>51 (28), p. 284001. DOI: 10.1088/1361-6463/aac985.</w:t>
          </w:r>
        </w:p>
        <w:p w14:paraId="64449015" w14:textId="77777777" w:rsidR="004E5D38" w:rsidRDefault="004E5D38" w:rsidP="004E5D38">
          <w:pPr>
            <w:pStyle w:val="CitaviBibliographyEntry"/>
          </w:pPr>
          <w:bookmarkStart w:id="20" w:name="_CTVL00178af1f1432e844c09d9c480f8195a1a7"/>
          <w:proofErr w:type="spellStart"/>
          <w:r>
            <w:t>Nakagaki</w:t>
          </w:r>
          <w:proofErr w:type="spellEnd"/>
          <w:r>
            <w:t xml:space="preserve">, T.; Yamada, H.; </w:t>
          </w:r>
          <w:proofErr w:type="spellStart"/>
          <w:r>
            <w:t>Tóth</w:t>
          </w:r>
          <w:proofErr w:type="spellEnd"/>
          <w:r>
            <w:t>, A. (2000): Maze-solving by an amoeboid organism. In</w:t>
          </w:r>
          <w:bookmarkEnd w:id="20"/>
          <w:r>
            <w:t xml:space="preserve"> </w:t>
          </w:r>
          <w:r w:rsidRPr="004E5D38">
            <w:rPr>
              <w:i/>
            </w:rPr>
            <w:t xml:space="preserve">Nature </w:t>
          </w:r>
          <w:r w:rsidRPr="004E5D38">
            <w:t>407 (6803), p. 470. DOI: 10.1038/35035159.</w:t>
          </w:r>
        </w:p>
        <w:p w14:paraId="56BF94F9" w14:textId="77777777" w:rsidR="004E5D38" w:rsidRDefault="004E5D38" w:rsidP="004E5D38">
          <w:pPr>
            <w:pStyle w:val="CitaviBibliographyEntry"/>
          </w:pPr>
          <w:bookmarkStart w:id="21" w:name="_CTVL0016b5eb3006e8d43d1bb7d96a1616f4b45"/>
          <w:r>
            <w:t xml:space="preserve">Reid, C. R.; Beekman, M.; </w:t>
          </w:r>
          <w:proofErr w:type="spellStart"/>
          <w:r>
            <w:t>Latty</w:t>
          </w:r>
          <w:proofErr w:type="spellEnd"/>
          <w:r>
            <w:t xml:space="preserve">, T.; </w:t>
          </w:r>
          <w:proofErr w:type="spellStart"/>
          <w:r>
            <w:t>Dussutour</w:t>
          </w:r>
          <w:proofErr w:type="spellEnd"/>
          <w:r>
            <w:t>, A. (2013): Amoeboid organism uses extracellular secretions to make smart foraging decisions. In</w:t>
          </w:r>
          <w:bookmarkEnd w:id="21"/>
          <w:r>
            <w:t xml:space="preserve"> </w:t>
          </w:r>
          <w:proofErr w:type="spellStart"/>
          <w:r w:rsidRPr="004E5D38">
            <w:rPr>
              <w:i/>
            </w:rPr>
            <w:t>Behavioral</w:t>
          </w:r>
          <w:proofErr w:type="spellEnd"/>
          <w:r w:rsidRPr="004E5D38">
            <w:rPr>
              <w:i/>
            </w:rPr>
            <w:t xml:space="preserve"> Ecology </w:t>
          </w:r>
          <w:r w:rsidRPr="004E5D38">
            <w:t>24 (4), pp. 812–818. DOI: 10.1093/</w:t>
          </w:r>
          <w:proofErr w:type="spellStart"/>
          <w:r w:rsidRPr="004E5D38">
            <w:t>beheco</w:t>
          </w:r>
          <w:proofErr w:type="spellEnd"/>
          <w:r w:rsidRPr="004E5D38">
            <w:t>/art032.</w:t>
          </w:r>
        </w:p>
        <w:p w14:paraId="74A4469B" w14:textId="77777777" w:rsidR="004E5D38" w:rsidRDefault="004E5D38" w:rsidP="004E5D38">
          <w:pPr>
            <w:pStyle w:val="CitaviBibliographyEntry"/>
          </w:pPr>
          <w:bookmarkStart w:id="22" w:name="_CTVL00164c8cb8b9f534d36b56527dc97724abb"/>
          <w:r>
            <w:t xml:space="preserve">Reid, Chris R.; </w:t>
          </w:r>
          <w:proofErr w:type="spellStart"/>
          <w:r>
            <w:t>Latty</w:t>
          </w:r>
          <w:proofErr w:type="spellEnd"/>
          <w:r>
            <w:t>, Tanya (2016): Collective behaviour and swarm intelligence in slime moulds. In</w:t>
          </w:r>
          <w:bookmarkEnd w:id="22"/>
          <w:r>
            <w:t xml:space="preserve"> </w:t>
          </w:r>
          <w:r w:rsidRPr="004E5D38">
            <w:rPr>
              <w:i/>
            </w:rPr>
            <w:t xml:space="preserve">FEMS microbiology reviews </w:t>
          </w:r>
          <w:r w:rsidRPr="004E5D38">
            <w:t>40 (6), pp. 798–806. DOI: 10.1093/</w:t>
          </w:r>
          <w:proofErr w:type="spellStart"/>
          <w:r w:rsidRPr="004E5D38">
            <w:t>femsre</w:t>
          </w:r>
          <w:proofErr w:type="spellEnd"/>
          <w:r w:rsidRPr="004E5D38">
            <w:t>/fuw033.</w:t>
          </w:r>
        </w:p>
        <w:p w14:paraId="5064905D" w14:textId="77777777" w:rsidR="004E5D38" w:rsidRDefault="004E5D38" w:rsidP="004E5D38">
          <w:pPr>
            <w:pStyle w:val="CitaviBibliographyEntry"/>
          </w:pPr>
          <w:bookmarkStart w:id="23" w:name="_CTVL001972e87b72b5a4deb9a7806f068b4f704"/>
          <w:r>
            <w:t xml:space="preserve">Reid, Chris R.; </w:t>
          </w:r>
          <w:proofErr w:type="spellStart"/>
          <w:r>
            <w:t>Latty</w:t>
          </w:r>
          <w:proofErr w:type="spellEnd"/>
          <w:r>
            <w:t xml:space="preserve">, Tanya; </w:t>
          </w:r>
          <w:proofErr w:type="spellStart"/>
          <w:r>
            <w:t>Dussutour</w:t>
          </w:r>
          <w:proofErr w:type="spellEnd"/>
          <w:r>
            <w:t xml:space="preserve">, Audrey; Beekman, Madeleine (2012): Slime </w:t>
          </w:r>
          <w:proofErr w:type="spellStart"/>
          <w:r>
            <w:t>mold</w:t>
          </w:r>
          <w:proofErr w:type="spellEnd"/>
          <w:r>
            <w:t xml:space="preserve"> uses an externalized spatial "memory" to navigate in complex environments. In</w:t>
          </w:r>
          <w:bookmarkEnd w:id="23"/>
          <w:r>
            <w:t xml:space="preserve"> </w:t>
          </w:r>
          <w:r w:rsidRPr="004E5D38">
            <w:rPr>
              <w:i/>
            </w:rPr>
            <w:t xml:space="preserve">Proceedings of the National Academy of Sciences of the United States of America </w:t>
          </w:r>
          <w:r w:rsidRPr="004E5D38">
            <w:t>109 (43), pp. 17490–17494. DOI: 10.1073/pnas.1215037109.</w:t>
          </w:r>
        </w:p>
        <w:p w14:paraId="423076AB" w14:textId="77777777" w:rsidR="004E5D38" w:rsidRDefault="004E5D38" w:rsidP="004E5D38">
          <w:pPr>
            <w:pStyle w:val="CitaviBibliographyEntry"/>
          </w:pPr>
          <w:bookmarkStart w:id="24" w:name="_CTVL001255b61cd9a274076a5b027516d56e832"/>
          <w:r>
            <w:t xml:space="preserve">Reid, Chris R.; MacDonald, Hannelore; Mann, Richard P.; Marshall, James A. R.; </w:t>
          </w:r>
          <w:proofErr w:type="spellStart"/>
          <w:r>
            <w:t>Latty</w:t>
          </w:r>
          <w:proofErr w:type="spellEnd"/>
          <w:r>
            <w:t>, Tanya; Garnier, Simon (2016): Decision-making without a brain: how an amoeboid organism solves the two-armed bandit. In</w:t>
          </w:r>
          <w:bookmarkEnd w:id="24"/>
          <w:r>
            <w:t xml:space="preserve"> </w:t>
          </w:r>
          <w:r w:rsidRPr="004E5D38">
            <w:rPr>
              <w:i/>
            </w:rPr>
            <w:t xml:space="preserve">Journal of the Royal Society, Interface </w:t>
          </w:r>
          <w:r w:rsidRPr="004E5D38">
            <w:t>13 (119). DOI: 10.1098/rsif.2016.0030.</w:t>
          </w:r>
        </w:p>
        <w:p w14:paraId="5C6DB789" w14:textId="77777777" w:rsidR="004E5D38" w:rsidRDefault="004E5D38" w:rsidP="004E5D38">
          <w:pPr>
            <w:pStyle w:val="CitaviBibliographyEntry"/>
          </w:pPr>
          <w:bookmarkStart w:id="25" w:name="_CTVL001c272e98f1a684785a67c5a953a3e4ac4"/>
          <w:r>
            <w:lastRenderedPageBreak/>
            <w:t xml:space="preserve">Stirrup, Eilidh; </w:t>
          </w:r>
          <w:proofErr w:type="spellStart"/>
          <w:r>
            <w:t>Lusseau</w:t>
          </w:r>
          <w:proofErr w:type="spellEnd"/>
          <w:r>
            <w:t xml:space="preserve">, David (2019): Getting a head start: the slime </w:t>
          </w:r>
          <w:proofErr w:type="spellStart"/>
          <w:r>
            <w:t>mold</w:t>
          </w:r>
          <w:proofErr w:type="spellEnd"/>
          <w:r>
            <w:t xml:space="preserve">, Physarum </w:t>
          </w:r>
          <w:proofErr w:type="spellStart"/>
          <w:r>
            <w:t>polycephalum</w:t>
          </w:r>
          <w:proofErr w:type="spellEnd"/>
          <w:r>
            <w:t>, tune foraging decision to motivational asymmetry when faced with competition. Available online at http://arxiv.org/pdf/1905.06534v1.</w:t>
          </w:r>
        </w:p>
        <w:p w14:paraId="0A2B47E1" w14:textId="77777777" w:rsidR="004E5D38" w:rsidRDefault="004E5D38" w:rsidP="004E5D38">
          <w:pPr>
            <w:pStyle w:val="CitaviBibliographyEntry"/>
          </w:pPr>
          <w:bookmarkStart w:id="26" w:name="_CTVL001c5e777372b404bea85b8ef7a457b0fb1"/>
          <w:bookmarkEnd w:id="25"/>
          <w:proofErr w:type="spellStart"/>
          <w:r>
            <w:t>Terayama</w:t>
          </w:r>
          <w:proofErr w:type="spellEnd"/>
          <w:r>
            <w:t xml:space="preserve">, K.; </w:t>
          </w:r>
          <w:proofErr w:type="spellStart"/>
          <w:r>
            <w:t>Honma</w:t>
          </w:r>
          <w:proofErr w:type="spellEnd"/>
          <w:r>
            <w:t xml:space="preserve">, H.; </w:t>
          </w:r>
          <w:proofErr w:type="spellStart"/>
          <w:r>
            <w:t>Kawarabayashi</w:t>
          </w:r>
          <w:proofErr w:type="spellEnd"/>
          <w:r>
            <w:t xml:space="preserve">, T. (1978): Toxicity of heavy metals and insecticides on slime </w:t>
          </w:r>
          <w:proofErr w:type="spellStart"/>
          <w:r>
            <w:t>mold</w:t>
          </w:r>
          <w:proofErr w:type="spellEnd"/>
          <w:r>
            <w:t xml:space="preserve"> Physarum </w:t>
          </w:r>
          <w:proofErr w:type="spellStart"/>
          <w:r>
            <w:t>polycephalum</w:t>
          </w:r>
          <w:proofErr w:type="spellEnd"/>
          <w:r>
            <w:t>. In</w:t>
          </w:r>
          <w:bookmarkEnd w:id="26"/>
          <w:r>
            <w:t xml:space="preserve"> </w:t>
          </w:r>
          <w:r w:rsidRPr="004E5D38">
            <w:rPr>
              <w:i/>
            </w:rPr>
            <w:t xml:space="preserve">The Journal of toxicological sciences </w:t>
          </w:r>
          <w:r w:rsidRPr="004E5D38">
            <w:t>3 (4), pp. 293–303. DOI: 10.2131/jts.3.293.</w:t>
          </w:r>
        </w:p>
        <w:p w14:paraId="5B66EAB1" w14:textId="77777777" w:rsidR="004E5D38" w:rsidRDefault="004E5D38" w:rsidP="004E5D38">
          <w:pPr>
            <w:pStyle w:val="CitaviBibliographyEntry"/>
          </w:pPr>
          <w:bookmarkStart w:id="27" w:name="_CTVL001b309a59ef9644d4e84d5bec2b110701f"/>
          <w:proofErr w:type="spellStart"/>
          <w:r>
            <w:t>Tero</w:t>
          </w:r>
          <w:proofErr w:type="spellEnd"/>
          <w:r>
            <w:t xml:space="preserve">, Atsushi; Takagi, Seiji; </w:t>
          </w:r>
          <w:proofErr w:type="spellStart"/>
          <w:r>
            <w:t>Saigusa</w:t>
          </w:r>
          <w:proofErr w:type="spellEnd"/>
          <w:r>
            <w:t xml:space="preserve">, </w:t>
          </w:r>
          <w:proofErr w:type="spellStart"/>
          <w:r>
            <w:t>Tetsu</w:t>
          </w:r>
          <w:proofErr w:type="spellEnd"/>
          <w:r>
            <w:t xml:space="preserve">; Ito, </w:t>
          </w:r>
          <w:proofErr w:type="spellStart"/>
          <w:r>
            <w:t>Kentaro</w:t>
          </w:r>
          <w:proofErr w:type="spellEnd"/>
          <w:r>
            <w:t xml:space="preserve">; </w:t>
          </w:r>
          <w:proofErr w:type="spellStart"/>
          <w:r>
            <w:t>Bebber</w:t>
          </w:r>
          <w:proofErr w:type="spellEnd"/>
          <w:r>
            <w:t>, Dan P.; Fricker, Mark D. et al. (2010): Rules for biologically inspired adaptive network design. In</w:t>
          </w:r>
          <w:bookmarkEnd w:id="27"/>
          <w:r>
            <w:t xml:space="preserve"> </w:t>
          </w:r>
          <w:r w:rsidRPr="004E5D38">
            <w:rPr>
              <w:i/>
            </w:rPr>
            <w:t xml:space="preserve">Science (New York, N.Y.) </w:t>
          </w:r>
          <w:r w:rsidRPr="004E5D38">
            <w:t>327 (5964), pp. 439–442. DOI: 10.1126/science.1177894.</w:t>
          </w:r>
        </w:p>
        <w:p w14:paraId="244CC2B1" w14:textId="16467BEB" w:rsidR="00605D16" w:rsidRDefault="004E5D38" w:rsidP="004E5D38">
          <w:pPr>
            <w:pStyle w:val="CitaviBibliographyEntry"/>
          </w:pPr>
          <w:bookmarkStart w:id="28" w:name="_CTVL001d40d30721f88472f90affdef9d66afba"/>
          <w:r>
            <w:t xml:space="preserve">Werner, </w:t>
          </w:r>
          <w:proofErr w:type="spellStart"/>
          <w:r>
            <w:t>Liss</w:t>
          </w:r>
          <w:proofErr w:type="spellEnd"/>
          <w:r>
            <w:t xml:space="preserve"> C. (2019): Disruptive Material Intelligence of Physarum: Liquid Architecture of a Biological Geometry Computer. With assistance of </w:t>
          </w:r>
          <w:proofErr w:type="spellStart"/>
          <w:r>
            <w:t>Technische</w:t>
          </w:r>
          <w:proofErr w:type="spellEnd"/>
          <w:r>
            <w:t xml:space="preserve"> Universität Berlin</w:t>
          </w:r>
          <w:bookmarkEnd w:id="28"/>
          <w:r>
            <w:t>.</w:t>
          </w:r>
          <w:r w:rsidR="00605D16">
            <w:fldChar w:fldCharType="end"/>
          </w:r>
        </w:p>
      </w:sdtContent>
    </w:sdt>
    <w:p w14:paraId="019E315B" w14:textId="77777777" w:rsidR="00605D16" w:rsidRPr="00605D16" w:rsidRDefault="00605D16" w:rsidP="00605D16">
      <w:pPr>
        <w:rPr>
          <w:lang w:val="en-GB"/>
        </w:rPr>
      </w:pPr>
    </w:p>
    <w:sectPr w:rsidR="00605D16" w:rsidRPr="00605D16" w:rsidSect="00DF4E4B">
      <w:pgSz w:w="11906" w:h="16838"/>
      <w:pgMar w:top="1134" w:right="1134" w:bottom="1134" w:left="141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48A73" w14:textId="77777777" w:rsidR="006C36D9" w:rsidRDefault="006C36D9" w:rsidP="00D4107A">
      <w:pPr>
        <w:spacing w:after="0" w:line="240" w:lineRule="auto"/>
      </w:pPr>
      <w:r>
        <w:separator/>
      </w:r>
    </w:p>
  </w:endnote>
  <w:endnote w:type="continuationSeparator" w:id="0">
    <w:p w14:paraId="2499C3D5" w14:textId="77777777" w:rsidR="006C36D9" w:rsidRDefault="006C36D9" w:rsidP="00D41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KxjlrcAdvPTimes">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9F0ED" w14:textId="77777777" w:rsidR="00BA295A" w:rsidRDefault="00BA295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710369"/>
      <w:docPartObj>
        <w:docPartGallery w:val="Page Numbers (Bottom of Page)"/>
        <w:docPartUnique/>
      </w:docPartObj>
    </w:sdtPr>
    <w:sdtEndPr/>
    <w:sdtContent>
      <w:p w14:paraId="08884B15" w14:textId="72C5D477" w:rsidR="00BA295A" w:rsidRDefault="00BA295A">
        <w:pPr>
          <w:pStyle w:val="Fuzeile"/>
          <w:jc w:val="center"/>
        </w:pPr>
        <w:r>
          <w:fldChar w:fldCharType="begin"/>
        </w:r>
        <w:r>
          <w:instrText>PAGE   \* MERGEFORMAT</w:instrText>
        </w:r>
        <w:r>
          <w:fldChar w:fldCharType="separate"/>
        </w:r>
        <w:r w:rsidR="00FA6326">
          <w:rPr>
            <w:noProof/>
          </w:rPr>
          <w:t>16</w:t>
        </w:r>
        <w:r>
          <w:fldChar w:fldCharType="end"/>
        </w:r>
      </w:p>
    </w:sdtContent>
  </w:sdt>
  <w:p w14:paraId="6FB512EF" w14:textId="77777777" w:rsidR="00BA295A" w:rsidRDefault="00BA295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026833"/>
      <w:docPartObj>
        <w:docPartGallery w:val="Page Numbers (Bottom of Page)"/>
        <w:docPartUnique/>
      </w:docPartObj>
    </w:sdtPr>
    <w:sdtEndPr/>
    <w:sdtContent>
      <w:p w14:paraId="07FADEB2" w14:textId="6AE297CF" w:rsidR="00BA295A" w:rsidRDefault="00BA295A">
        <w:pPr>
          <w:pStyle w:val="Fuzeile"/>
          <w:jc w:val="center"/>
        </w:pPr>
        <w:r>
          <w:fldChar w:fldCharType="begin"/>
        </w:r>
        <w:r>
          <w:instrText>PAGE   \* MERGEFORMAT</w:instrText>
        </w:r>
        <w:r>
          <w:fldChar w:fldCharType="separate"/>
        </w:r>
        <w:r w:rsidR="00FA6326">
          <w:rPr>
            <w:noProof/>
          </w:rPr>
          <w:t>1</w:t>
        </w:r>
        <w:r>
          <w:fldChar w:fldCharType="end"/>
        </w:r>
      </w:p>
    </w:sdtContent>
  </w:sdt>
  <w:p w14:paraId="3E3E0E02" w14:textId="77777777" w:rsidR="00BA295A" w:rsidRDefault="00BA295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59B30" w14:textId="77777777" w:rsidR="006C36D9" w:rsidRDefault="006C36D9" w:rsidP="00D4107A">
      <w:pPr>
        <w:spacing w:after="0" w:line="240" w:lineRule="auto"/>
      </w:pPr>
      <w:r>
        <w:separator/>
      </w:r>
    </w:p>
  </w:footnote>
  <w:footnote w:type="continuationSeparator" w:id="0">
    <w:p w14:paraId="283B1B0D" w14:textId="77777777" w:rsidR="006C36D9" w:rsidRDefault="006C36D9" w:rsidP="00D410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8811E" w14:textId="77777777" w:rsidR="00BA295A" w:rsidRDefault="00BA295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8827D" w14:textId="77777777" w:rsidR="00BA295A" w:rsidRDefault="00BA295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6EC908" w14:textId="77777777" w:rsidR="00BA295A" w:rsidRDefault="00BA295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00A4DB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CC8043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38BB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3ACE99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69EF73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4C171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8C22B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8FCBC6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358D7A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644A4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28F3D27"/>
    <w:multiLevelType w:val="hybridMultilevel"/>
    <w:tmpl w:val="F2A2B33A"/>
    <w:lvl w:ilvl="0" w:tplc="96AE2BA8">
      <w:numFmt w:val="bullet"/>
      <w:lvlText w:val="-"/>
      <w:lvlJc w:val="left"/>
      <w:pPr>
        <w:ind w:left="1080" w:hanging="360"/>
      </w:pPr>
      <w:rPr>
        <w:rFonts w:ascii="KxjlrcAdvPTimes" w:eastAsiaTheme="minorHAnsi" w:hAnsi="KxjlrcAdvPTimes" w:cs="KxjlrcAdvPTime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1" w15:restartNumberingAfterBreak="0">
    <w:nsid w:val="1F361EBE"/>
    <w:multiLevelType w:val="hybridMultilevel"/>
    <w:tmpl w:val="10DAF2F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2" w15:restartNumberingAfterBreak="0">
    <w:nsid w:val="26FC5438"/>
    <w:multiLevelType w:val="hybridMultilevel"/>
    <w:tmpl w:val="5A528FBC"/>
    <w:lvl w:ilvl="0" w:tplc="CB40CA80">
      <w:numFmt w:val="bullet"/>
      <w:lvlText w:val="-"/>
      <w:lvlJc w:val="left"/>
      <w:pPr>
        <w:ind w:left="720" w:hanging="360"/>
      </w:pPr>
      <w:rPr>
        <w:rFonts w:ascii="Calibri" w:eastAsiaTheme="minorHAnsi" w:hAnsi="Calibri" w:cs="Calibri" w:hint="default"/>
      </w:rPr>
    </w:lvl>
    <w:lvl w:ilvl="1" w:tplc="BC06C9F8">
      <w:start w:val="1"/>
      <w:numFmt w:val="bullet"/>
      <w:pStyle w:val="CitaviBibliographyEntry"/>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8D118DE"/>
    <w:multiLevelType w:val="hybridMultilevel"/>
    <w:tmpl w:val="56AA16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94446B0"/>
    <w:multiLevelType w:val="hybridMultilevel"/>
    <w:tmpl w:val="B9CEB612"/>
    <w:lvl w:ilvl="0" w:tplc="32A8E24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3170880"/>
    <w:multiLevelType w:val="multilevel"/>
    <w:tmpl w:val="7B3E9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5C67DD"/>
    <w:multiLevelType w:val="hybridMultilevel"/>
    <w:tmpl w:val="50F681F6"/>
    <w:lvl w:ilvl="0" w:tplc="7D3CF96C">
      <w:numFmt w:val="bullet"/>
      <w:lvlText w:val="-"/>
      <w:lvlJc w:val="left"/>
      <w:pPr>
        <w:ind w:left="720" w:hanging="360"/>
      </w:pPr>
      <w:rPr>
        <w:rFonts w:ascii="Calibri Light" w:eastAsiaTheme="minorHAnsi" w:hAnsi="Calibri Light" w:cs="Calibri Light"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9B97EC0"/>
    <w:multiLevelType w:val="multilevel"/>
    <w:tmpl w:val="9BFA7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5FA189F"/>
    <w:multiLevelType w:val="multilevel"/>
    <w:tmpl w:val="C57E200E"/>
    <w:lvl w:ilvl="0">
      <w:start w:val="1"/>
      <w:numFmt w:val="decimal"/>
      <w:pStyle w:val="berschrift1"/>
      <w:lvlText w:val="%1"/>
      <w:lvlJc w:val="left"/>
      <w:pPr>
        <w:ind w:left="1000" w:hanging="432"/>
      </w:pPr>
    </w:lvl>
    <w:lvl w:ilvl="1">
      <w:start w:val="1"/>
      <w:numFmt w:val="decimal"/>
      <w:pStyle w:val="berschrift2"/>
      <w:lvlText w:val="%1.%2"/>
      <w:lvlJc w:val="left"/>
      <w:pPr>
        <w:ind w:left="2845"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64DE58F5"/>
    <w:multiLevelType w:val="hybridMultilevel"/>
    <w:tmpl w:val="E06060D6"/>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65E7B39"/>
    <w:multiLevelType w:val="multilevel"/>
    <w:tmpl w:val="255CAB18"/>
    <w:lvl w:ilvl="0">
      <w:start w:val="1"/>
      <w:numFmt w:val="decimal"/>
      <w:lvlText w:val="%1."/>
      <w:lvlJc w:val="left"/>
      <w:pPr>
        <w:tabs>
          <w:tab w:val="num" w:pos="720"/>
        </w:tabs>
        <w:ind w:left="720" w:hanging="360"/>
      </w:pPr>
    </w:lvl>
    <w:lvl w:ilvl="1">
      <w:start w:val="1"/>
      <w:numFmt w:val="bullet"/>
      <w:lvlText w:val="o"/>
      <w:lvlJc w:val="left"/>
      <w:pPr>
        <w:tabs>
          <w:tab w:val="num" w:pos="1495"/>
        </w:tabs>
        <w:ind w:left="1495" w:hanging="360"/>
      </w:pPr>
      <w:rPr>
        <w:rFonts w:ascii="Courier New" w:hAnsi="Courier New" w:hint="default"/>
        <w:sz w:val="20"/>
        <w:lang w:val="en-G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DA5252F"/>
    <w:multiLevelType w:val="hybridMultilevel"/>
    <w:tmpl w:val="6FC0AA14"/>
    <w:lvl w:ilvl="0" w:tplc="0B0AC962">
      <w:start w:val="1"/>
      <w:numFmt w:val="bullet"/>
      <w:lvlText w:val="-"/>
      <w:lvlJc w:val="left"/>
      <w:pPr>
        <w:ind w:left="720" w:hanging="360"/>
      </w:pPr>
      <w:rPr>
        <w:rFonts w:ascii="Calibri Light" w:eastAsiaTheme="minorHAnsi" w:hAnsi="Calibri Light" w:cs="Calibri Light"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07F78DA"/>
    <w:multiLevelType w:val="hybridMultilevel"/>
    <w:tmpl w:val="E522E03E"/>
    <w:lvl w:ilvl="0" w:tplc="CB1A1A94">
      <w:start w:val="2"/>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1645E46"/>
    <w:multiLevelType w:val="hybridMultilevel"/>
    <w:tmpl w:val="C9B0E0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7141F10"/>
    <w:multiLevelType w:val="hybridMultilevel"/>
    <w:tmpl w:val="99587498"/>
    <w:lvl w:ilvl="0" w:tplc="3634E3E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7391BD7"/>
    <w:multiLevelType w:val="multilevel"/>
    <w:tmpl w:val="6A1C3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AFC6182"/>
    <w:multiLevelType w:val="hybridMultilevel"/>
    <w:tmpl w:val="472E0C3A"/>
    <w:lvl w:ilvl="0" w:tplc="96AE2BA8">
      <w:numFmt w:val="bullet"/>
      <w:lvlText w:val="-"/>
      <w:lvlJc w:val="left"/>
      <w:pPr>
        <w:ind w:left="720" w:hanging="360"/>
      </w:pPr>
      <w:rPr>
        <w:rFonts w:ascii="KxjlrcAdvPTimes" w:eastAsiaTheme="minorHAnsi" w:hAnsi="KxjlrcAdvPTimes" w:cs="KxjlrcAdvP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C32695C"/>
    <w:multiLevelType w:val="hybridMultilevel"/>
    <w:tmpl w:val="14DC849C"/>
    <w:lvl w:ilvl="0" w:tplc="FADA13B2">
      <w:numFmt w:val="bullet"/>
      <w:lvlText w:val="-"/>
      <w:lvlJc w:val="left"/>
      <w:pPr>
        <w:ind w:left="720" w:hanging="360"/>
      </w:pPr>
      <w:rPr>
        <w:rFonts w:ascii="Calibri Light" w:eastAsiaTheme="minorHAnsi" w:hAnsi="Calibri Light" w:cs="Calibri Light"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3"/>
  </w:num>
  <w:num w:numId="2">
    <w:abstractNumId w:val="18"/>
  </w:num>
  <w:num w:numId="3">
    <w:abstractNumId w:val="26"/>
  </w:num>
  <w:num w:numId="4">
    <w:abstractNumId w:val="19"/>
  </w:num>
  <w:num w:numId="5">
    <w:abstractNumId w:val="10"/>
  </w:num>
  <w:num w:numId="6">
    <w:abstractNumId w:val="14"/>
  </w:num>
  <w:num w:numId="7">
    <w:abstractNumId w:val="20"/>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7"/>
  </w:num>
  <w:num w:numId="11">
    <w:abstractNumId w:val="15"/>
  </w:num>
  <w:num w:numId="12">
    <w:abstractNumId w:val="25"/>
  </w:num>
  <w:num w:numId="13">
    <w:abstractNumId w:val="12"/>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27"/>
  </w:num>
  <w:num w:numId="25">
    <w:abstractNumId w:val="21"/>
  </w:num>
  <w:num w:numId="26">
    <w:abstractNumId w:val="21"/>
  </w:num>
  <w:num w:numId="27">
    <w:abstractNumId w:val="16"/>
  </w:num>
  <w:num w:numId="28">
    <w:abstractNumId w:val="13"/>
  </w:num>
  <w:num w:numId="29">
    <w:abstractNumId w:val="22"/>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18F4"/>
    <w:rsid w:val="0000055D"/>
    <w:rsid w:val="000008E7"/>
    <w:rsid w:val="00000E18"/>
    <w:rsid w:val="00001AAD"/>
    <w:rsid w:val="00001DF9"/>
    <w:rsid w:val="00001F14"/>
    <w:rsid w:val="000020FB"/>
    <w:rsid w:val="00002434"/>
    <w:rsid w:val="000048D0"/>
    <w:rsid w:val="00004C12"/>
    <w:rsid w:val="00005AB5"/>
    <w:rsid w:val="0000609E"/>
    <w:rsid w:val="000067A3"/>
    <w:rsid w:val="00006934"/>
    <w:rsid w:val="000108B9"/>
    <w:rsid w:val="0001282D"/>
    <w:rsid w:val="0001287A"/>
    <w:rsid w:val="000136C6"/>
    <w:rsid w:val="0001486E"/>
    <w:rsid w:val="00014F67"/>
    <w:rsid w:val="000152AE"/>
    <w:rsid w:val="000155F9"/>
    <w:rsid w:val="00015A5F"/>
    <w:rsid w:val="000163B3"/>
    <w:rsid w:val="000165A3"/>
    <w:rsid w:val="000168CC"/>
    <w:rsid w:val="000200C5"/>
    <w:rsid w:val="0002022B"/>
    <w:rsid w:val="000229C4"/>
    <w:rsid w:val="00022CC0"/>
    <w:rsid w:val="00023004"/>
    <w:rsid w:val="00023E6F"/>
    <w:rsid w:val="00024676"/>
    <w:rsid w:val="000247D8"/>
    <w:rsid w:val="000249E6"/>
    <w:rsid w:val="00025EDE"/>
    <w:rsid w:val="0002615B"/>
    <w:rsid w:val="000261E8"/>
    <w:rsid w:val="000262A7"/>
    <w:rsid w:val="00026485"/>
    <w:rsid w:val="000266CE"/>
    <w:rsid w:val="00026A39"/>
    <w:rsid w:val="00027872"/>
    <w:rsid w:val="00027D8A"/>
    <w:rsid w:val="00027DEB"/>
    <w:rsid w:val="0003028E"/>
    <w:rsid w:val="000314E6"/>
    <w:rsid w:val="00031657"/>
    <w:rsid w:val="00031723"/>
    <w:rsid w:val="00031C4C"/>
    <w:rsid w:val="000322FE"/>
    <w:rsid w:val="00032979"/>
    <w:rsid w:val="00032D45"/>
    <w:rsid w:val="00033485"/>
    <w:rsid w:val="0003396D"/>
    <w:rsid w:val="00034047"/>
    <w:rsid w:val="00034BB6"/>
    <w:rsid w:val="00034C61"/>
    <w:rsid w:val="00035789"/>
    <w:rsid w:val="00035EC7"/>
    <w:rsid w:val="00036D30"/>
    <w:rsid w:val="000404CF"/>
    <w:rsid w:val="00041612"/>
    <w:rsid w:val="00041BB7"/>
    <w:rsid w:val="00042C16"/>
    <w:rsid w:val="00042C2B"/>
    <w:rsid w:val="0004300B"/>
    <w:rsid w:val="000443A3"/>
    <w:rsid w:val="0004463D"/>
    <w:rsid w:val="00044A93"/>
    <w:rsid w:val="00044C48"/>
    <w:rsid w:val="0004521B"/>
    <w:rsid w:val="000453BC"/>
    <w:rsid w:val="00045A7E"/>
    <w:rsid w:val="00046EA1"/>
    <w:rsid w:val="0004702E"/>
    <w:rsid w:val="000479D5"/>
    <w:rsid w:val="00050C1F"/>
    <w:rsid w:val="000526EC"/>
    <w:rsid w:val="000526F8"/>
    <w:rsid w:val="000536D5"/>
    <w:rsid w:val="00053C9A"/>
    <w:rsid w:val="0005567C"/>
    <w:rsid w:val="000562DD"/>
    <w:rsid w:val="0005630C"/>
    <w:rsid w:val="00056605"/>
    <w:rsid w:val="0005667D"/>
    <w:rsid w:val="000568FB"/>
    <w:rsid w:val="00060440"/>
    <w:rsid w:val="00060804"/>
    <w:rsid w:val="000610CC"/>
    <w:rsid w:val="000613F7"/>
    <w:rsid w:val="00062E41"/>
    <w:rsid w:val="00064038"/>
    <w:rsid w:val="00064376"/>
    <w:rsid w:val="00064E54"/>
    <w:rsid w:val="00065277"/>
    <w:rsid w:val="000676F0"/>
    <w:rsid w:val="0007065C"/>
    <w:rsid w:val="00071AE1"/>
    <w:rsid w:val="00071E74"/>
    <w:rsid w:val="0007234D"/>
    <w:rsid w:val="000753AC"/>
    <w:rsid w:val="000754CD"/>
    <w:rsid w:val="000759BD"/>
    <w:rsid w:val="00075D2B"/>
    <w:rsid w:val="00075F13"/>
    <w:rsid w:val="00076FA0"/>
    <w:rsid w:val="00080F15"/>
    <w:rsid w:val="00081666"/>
    <w:rsid w:val="00081B38"/>
    <w:rsid w:val="00082BE5"/>
    <w:rsid w:val="0008388B"/>
    <w:rsid w:val="00083D44"/>
    <w:rsid w:val="00084615"/>
    <w:rsid w:val="0008681D"/>
    <w:rsid w:val="00087070"/>
    <w:rsid w:val="000871B5"/>
    <w:rsid w:val="000873A9"/>
    <w:rsid w:val="0008797C"/>
    <w:rsid w:val="00087B3C"/>
    <w:rsid w:val="00090B20"/>
    <w:rsid w:val="00091FDF"/>
    <w:rsid w:val="00092600"/>
    <w:rsid w:val="00092807"/>
    <w:rsid w:val="0009342D"/>
    <w:rsid w:val="000947F7"/>
    <w:rsid w:val="000948CB"/>
    <w:rsid w:val="00094C05"/>
    <w:rsid w:val="000954B6"/>
    <w:rsid w:val="00096B80"/>
    <w:rsid w:val="000971C5"/>
    <w:rsid w:val="00097696"/>
    <w:rsid w:val="000A1B9A"/>
    <w:rsid w:val="000A2791"/>
    <w:rsid w:val="000A3103"/>
    <w:rsid w:val="000A3B2B"/>
    <w:rsid w:val="000A444C"/>
    <w:rsid w:val="000A4B7F"/>
    <w:rsid w:val="000A722D"/>
    <w:rsid w:val="000A770E"/>
    <w:rsid w:val="000A7844"/>
    <w:rsid w:val="000B0224"/>
    <w:rsid w:val="000B072C"/>
    <w:rsid w:val="000B0D4F"/>
    <w:rsid w:val="000B11EB"/>
    <w:rsid w:val="000B1368"/>
    <w:rsid w:val="000B228D"/>
    <w:rsid w:val="000B24E4"/>
    <w:rsid w:val="000B3059"/>
    <w:rsid w:val="000B3347"/>
    <w:rsid w:val="000B37B8"/>
    <w:rsid w:val="000B3D52"/>
    <w:rsid w:val="000B526E"/>
    <w:rsid w:val="000B6081"/>
    <w:rsid w:val="000B64E2"/>
    <w:rsid w:val="000B6877"/>
    <w:rsid w:val="000B7D44"/>
    <w:rsid w:val="000B7F9F"/>
    <w:rsid w:val="000C04FA"/>
    <w:rsid w:val="000C0779"/>
    <w:rsid w:val="000C099A"/>
    <w:rsid w:val="000C0CFF"/>
    <w:rsid w:val="000C23AF"/>
    <w:rsid w:val="000C3B6C"/>
    <w:rsid w:val="000C3D65"/>
    <w:rsid w:val="000C48D5"/>
    <w:rsid w:val="000C496C"/>
    <w:rsid w:val="000C4990"/>
    <w:rsid w:val="000C5025"/>
    <w:rsid w:val="000C5497"/>
    <w:rsid w:val="000C556C"/>
    <w:rsid w:val="000C594D"/>
    <w:rsid w:val="000C5C19"/>
    <w:rsid w:val="000C5CDE"/>
    <w:rsid w:val="000C6278"/>
    <w:rsid w:val="000C6745"/>
    <w:rsid w:val="000C6CDE"/>
    <w:rsid w:val="000C763B"/>
    <w:rsid w:val="000D04F6"/>
    <w:rsid w:val="000D1780"/>
    <w:rsid w:val="000D1D5E"/>
    <w:rsid w:val="000D2D92"/>
    <w:rsid w:val="000D521B"/>
    <w:rsid w:val="000D5B8C"/>
    <w:rsid w:val="000D6922"/>
    <w:rsid w:val="000D6B80"/>
    <w:rsid w:val="000D7072"/>
    <w:rsid w:val="000D7F55"/>
    <w:rsid w:val="000E0291"/>
    <w:rsid w:val="000E17F9"/>
    <w:rsid w:val="000E1EA1"/>
    <w:rsid w:val="000E20E7"/>
    <w:rsid w:val="000E2258"/>
    <w:rsid w:val="000E22DC"/>
    <w:rsid w:val="000E245D"/>
    <w:rsid w:val="000E33F0"/>
    <w:rsid w:val="000E4FC6"/>
    <w:rsid w:val="000E5A32"/>
    <w:rsid w:val="000E62F8"/>
    <w:rsid w:val="000E6770"/>
    <w:rsid w:val="000E7B52"/>
    <w:rsid w:val="000F01A6"/>
    <w:rsid w:val="000F04BD"/>
    <w:rsid w:val="000F053A"/>
    <w:rsid w:val="000F05D2"/>
    <w:rsid w:val="000F0898"/>
    <w:rsid w:val="000F1DB1"/>
    <w:rsid w:val="000F2FA0"/>
    <w:rsid w:val="000F349D"/>
    <w:rsid w:val="000F56ED"/>
    <w:rsid w:val="000F7AD6"/>
    <w:rsid w:val="000F7DD4"/>
    <w:rsid w:val="00100C5B"/>
    <w:rsid w:val="00101ABB"/>
    <w:rsid w:val="00101CFE"/>
    <w:rsid w:val="00101EE1"/>
    <w:rsid w:val="00102069"/>
    <w:rsid w:val="00102B54"/>
    <w:rsid w:val="001031DA"/>
    <w:rsid w:val="00104DAA"/>
    <w:rsid w:val="00104FBA"/>
    <w:rsid w:val="001065E3"/>
    <w:rsid w:val="00106824"/>
    <w:rsid w:val="00107338"/>
    <w:rsid w:val="00107CA5"/>
    <w:rsid w:val="00110441"/>
    <w:rsid w:val="0011092F"/>
    <w:rsid w:val="001118AE"/>
    <w:rsid w:val="00112145"/>
    <w:rsid w:val="001124DD"/>
    <w:rsid w:val="001125DC"/>
    <w:rsid w:val="00112775"/>
    <w:rsid w:val="00112EBC"/>
    <w:rsid w:val="0011334D"/>
    <w:rsid w:val="0011343F"/>
    <w:rsid w:val="00113A84"/>
    <w:rsid w:val="00113C80"/>
    <w:rsid w:val="00113FD9"/>
    <w:rsid w:val="001145E2"/>
    <w:rsid w:val="00115E3F"/>
    <w:rsid w:val="001163BD"/>
    <w:rsid w:val="00117045"/>
    <w:rsid w:val="00117971"/>
    <w:rsid w:val="001201B2"/>
    <w:rsid w:val="00120C90"/>
    <w:rsid w:val="00120F11"/>
    <w:rsid w:val="001220F0"/>
    <w:rsid w:val="00122F81"/>
    <w:rsid w:val="00124517"/>
    <w:rsid w:val="00124A0F"/>
    <w:rsid w:val="0012511D"/>
    <w:rsid w:val="00126178"/>
    <w:rsid w:val="00126737"/>
    <w:rsid w:val="0012756D"/>
    <w:rsid w:val="00130B76"/>
    <w:rsid w:val="00131CA6"/>
    <w:rsid w:val="00131EDE"/>
    <w:rsid w:val="00132A78"/>
    <w:rsid w:val="00132B5E"/>
    <w:rsid w:val="00132DEA"/>
    <w:rsid w:val="00132EF2"/>
    <w:rsid w:val="00133EBA"/>
    <w:rsid w:val="00134522"/>
    <w:rsid w:val="00134D3D"/>
    <w:rsid w:val="001351A3"/>
    <w:rsid w:val="001358DC"/>
    <w:rsid w:val="00136CE4"/>
    <w:rsid w:val="00140116"/>
    <w:rsid w:val="001406EE"/>
    <w:rsid w:val="00140D5B"/>
    <w:rsid w:val="00141248"/>
    <w:rsid w:val="0014151D"/>
    <w:rsid w:val="00141588"/>
    <w:rsid w:val="00141EEC"/>
    <w:rsid w:val="00142178"/>
    <w:rsid w:val="0014275D"/>
    <w:rsid w:val="00142B0B"/>
    <w:rsid w:val="0014356D"/>
    <w:rsid w:val="0014358A"/>
    <w:rsid w:val="00144D3A"/>
    <w:rsid w:val="001454B8"/>
    <w:rsid w:val="00145611"/>
    <w:rsid w:val="00145E66"/>
    <w:rsid w:val="001468B4"/>
    <w:rsid w:val="00151C2F"/>
    <w:rsid w:val="001520B2"/>
    <w:rsid w:val="001552EB"/>
    <w:rsid w:val="001564BF"/>
    <w:rsid w:val="00156B97"/>
    <w:rsid w:val="00156F2A"/>
    <w:rsid w:val="0015713E"/>
    <w:rsid w:val="00160A4A"/>
    <w:rsid w:val="001626A2"/>
    <w:rsid w:val="00162991"/>
    <w:rsid w:val="00163D23"/>
    <w:rsid w:val="0016401C"/>
    <w:rsid w:val="00164134"/>
    <w:rsid w:val="00164138"/>
    <w:rsid w:val="001646D5"/>
    <w:rsid w:val="00164B0D"/>
    <w:rsid w:val="0016562E"/>
    <w:rsid w:val="001662C5"/>
    <w:rsid w:val="00166361"/>
    <w:rsid w:val="00166400"/>
    <w:rsid w:val="00166C64"/>
    <w:rsid w:val="00166E10"/>
    <w:rsid w:val="00167458"/>
    <w:rsid w:val="0016762A"/>
    <w:rsid w:val="00167B25"/>
    <w:rsid w:val="00167CA7"/>
    <w:rsid w:val="00167D76"/>
    <w:rsid w:val="00167EDC"/>
    <w:rsid w:val="001707D4"/>
    <w:rsid w:val="00170D5B"/>
    <w:rsid w:val="00170EFB"/>
    <w:rsid w:val="0017140C"/>
    <w:rsid w:val="00171E3C"/>
    <w:rsid w:val="001725B2"/>
    <w:rsid w:val="00172C20"/>
    <w:rsid w:val="001730C7"/>
    <w:rsid w:val="00173DB7"/>
    <w:rsid w:val="00174247"/>
    <w:rsid w:val="00174CF3"/>
    <w:rsid w:val="001755A3"/>
    <w:rsid w:val="00175B4B"/>
    <w:rsid w:val="00176042"/>
    <w:rsid w:val="0018070D"/>
    <w:rsid w:val="00180EE5"/>
    <w:rsid w:val="00180EEF"/>
    <w:rsid w:val="00181E5F"/>
    <w:rsid w:val="001836C8"/>
    <w:rsid w:val="00183E6D"/>
    <w:rsid w:val="00184107"/>
    <w:rsid w:val="0018469B"/>
    <w:rsid w:val="001846B3"/>
    <w:rsid w:val="001846BD"/>
    <w:rsid w:val="0018475F"/>
    <w:rsid w:val="0018605A"/>
    <w:rsid w:val="00186A1C"/>
    <w:rsid w:val="0018767A"/>
    <w:rsid w:val="001908C0"/>
    <w:rsid w:val="00190F8D"/>
    <w:rsid w:val="0019223B"/>
    <w:rsid w:val="00192474"/>
    <w:rsid w:val="00192E9A"/>
    <w:rsid w:val="0019321A"/>
    <w:rsid w:val="00194BA8"/>
    <w:rsid w:val="00194CFA"/>
    <w:rsid w:val="00195CED"/>
    <w:rsid w:val="001967FA"/>
    <w:rsid w:val="0019768A"/>
    <w:rsid w:val="00197699"/>
    <w:rsid w:val="001A20BC"/>
    <w:rsid w:val="001A28FB"/>
    <w:rsid w:val="001A2F1D"/>
    <w:rsid w:val="001A477E"/>
    <w:rsid w:val="001A4F77"/>
    <w:rsid w:val="001A5D4D"/>
    <w:rsid w:val="001A61A3"/>
    <w:rsid w:val="001A671E"/>
    <w:rsid w:val="001A6C28"/>
    <w:rsid w:val="001A74FF"/>
    <w:rsid w:val="001A7690"/>
    <w:rsid w:val="001A78C0"/>
    <w:rsid w:val="001B0364"/>
    <w:rsid w:val="001B0AA6"/>
    <w:rsid w:val="001B1E2E"/>
    <w:rsid w:val="001B20F0"/>
    <w:rsid w:val="001B2449"/>
    <w:rsid w:val="001B3C10"/>
    <w:rsid w:val="001B487E"/>
    <w:rsid w:val="001B4A89"/>
    <w:rsid w:val="001B56C0"/>
    <w:rsid w:val="001B58A9"/>
    <w:rsid w:val="001B5D6A"/>
    <w:rsid w:val="001B6604"/>
    <w:rsid w:val="001B6F93"/>
    <w:rsid w:val="001B77A9"/>
    <w:rsid w:val="001B7BAE"/>
    <w:rsid w:val="001C3323"/>
    <w:rsid w:val="001C3343"/>
    <w:rsid w:val="001C4445"/>
    <w:rsid w:val="001C4A49"/>
    <w:rsid w:val="001C4F6B"/>
    <w:rsid w:val="001C5205"/>
    <w:rsid w:val="001C568A"/>
    <w:rsid w:val="001C5F3A"/>
    <w:rsid w:val="001C6322"/>
    <w:rsid w:val="001C65BE"/>
    <w:rsid w:val="001C6667"/>
    <w:rsid w:val="001C6981"/>
    <w:rsid w:val="001C6A33"/>
    <w:rsid w:val="001C71E3"/>
    <w:rsid w:val="001C7F9F"/>
    <w:rsid w:val="001D0075"/>
    <w:rsid w:val="001D2212"/>
    <w:rsid w:val="001D2916"/>
    <w:rsid w:val="001D32AB"/>
    <w:rsid w:val="001D32F8"/>
    <w:rsid w:val="001D35AB"/>
    <w:rsid w:val="001D3A78"/>
    <w:rsid w:val="001D4ACA"/>
    <w:rsid w:val="001D4E1E"/>
    <w:rsid w:val="001D5EE4"/>
    <w:rsid w:val="001D6126"/>
    <w:rsid w:val="001D7CB6"/>
    <w:rsid w:val="001E4D09"/>
    <w:rsid w:val="001E5162"/>
    <w:rsid w:val="001E7C40"/>
    <w:rsid w:val="001F068E"/>
    <w:rsid w:val="001F0D46"/>
    <w:rsid w:val="001F1038"/>
    <w:rsid w:val="001F16E3"/>
    <w:rsid w:val="001F1FA6"/>
    <w:rsid w:val="001F23AB"/>
    <w:rsid w:val="001F2531"/>
    <w:rsid w:val="001F2EA5"/>
    <w:rsid w:val="001F3058"/>
    <w:rsid w:val="001F33A8"/>
    <w:rsid w:val="001F4887"/>
    <w:rsid w:val="001F6955"/>
    <w:rsid w:val="001F79A5"/>
    <w:rsid w:val="001F7FD3"/>
    <w:rsid w:val="00200806"/>
    <w:rsid w:val="00200F2F"/>
    <w:rsid w:val="00203F66"/>
    <w:rsid w:val="002040CC"/>
    <w:rsid w:val="00204A83"/>
    <w:rsid w:val="00204C0F"/>
    <w:rsid w:val="00205130"/>
    <w:rsid w:val="002051EB"/>
    <w:rsid w:val="0020530C"/>
    <w:rsid w:val="002058A6"/>
    <w:rsid w:val="00205BE8"/>
    <w:rsid w:val="00205C01"/>
    <w:rsid w:val="00205EBE"/>
    <w:rsid w:val="002069E2"/>
    <w:rsid w:val="00206ED4"/>
    <w:rsid w:val="00211102"/>
    <w:rsid w:val="002116B6"/>
    <w:rsid w:val="00211D33"/>
    <w:rsid w:val="002125CF"/>
    <w:rsid w:val="0021348F"/>
    <w:rsid w:val="00213707"/>
    <w:rsid w:val="00213EF6"/>
    <w:rsid w:val="002143FD"/>
    <w:rsid w:val="002147D7"/>
    <w:rsid w:val="00214E9D"/>
    <w:rsid w:val="00214F17"/>
    <w:rsid w:val="002159C6"/>
    <w:rsid w:val="00215A30"/>
    <w:rsid w:val="00215D87"/>
    <w:rsid w:val="002170BF"/>
    <w:rsid w:val="00221A32"/>
    <w:rsid w:val="00221AAA"/>
    <w:rsid w:val="00224A57"/>
    <w:rsid w:val="00225EAB"/>
    <w:rsid w:val="00225F82"/>
    <w:rsid w:val="00226A83"/>
    <w:rsid w:val="00226CF7"/>
    <w:rsid w:val="002303C4"/>
    <w:rsid w:val="0023096C"/>
    <w:rsid w:val="0023205B"/>
    <w:rsid w:val="00234D68"/>
    <w:rsid w:val="002357A2"/>
    <w:rsid w:val="00240EE7"/>
    <w:rsid w:val="002412BB"/>
    <w:rsid w:val="00241E26"/>
    <w:rsid w:val="002422B5"/>
    <w:rsid w:val="0024364C"/>
    <w:rsid w:val="00244170"/>
    <w:rsid w:val="002446E5"/>
    <w:rsid w:val="002450B3"/>
    <w:rsid w:val="00245145"/>
    <w:rsid w:val="00245247"/>
    <w:rsid w:val="00245398"/>
    <w:rsid w:val="002458FB"/>
    <w:rsid w:val="00245E28"/>
    <w:rsid w:val="00246520"/>
    <w:rsid w:val="002476EE"/>
    <w:rsid w:val="00247969"/>
    <w:rsid w:val="00250981"/>
    <w:rsid w:val="00250D09"/>
    <w:rsid w:val="00251619"/>
    <w:rsid w:val="002521E8"/>
    <w:rsid w:val="0025257E"/>
    <w:rsid w:val="002538B5"/>
    <w:rsid w:val="00254B6F"/>
    <w:rsid w:val="00255054"/>
    <w:rsid w:val="00255146"/>
    <w:rsid w:val="002551C0"/>
    <w:rsid w:val="002553D6"/>
    <w:rsid w:val="002556CD"/>
    <w:rsid w:val="002565CE"/>
    <w:rsid w:val="00256A29"/>
    <w:rsid w:val="00257165"/>
    <w:rsid w:val="00257504"/>
    <w:rsid w:val="0025765F"/>
    <w:rsid w:val="00261611"/>
    <w:rsid w:val="00261C94"/>
    <w:rsid w:val="00262137"/>
    <w:rsid w:val="0026468D"/>
    <w:rsid w:val="002668EC"/>
    <w:rsid w:val="00266CF6"/>
    <w:rsid w:val="0026722A"/>
    <w:rsid w:val="00267289"/>
    <w:rsid w:val="00267371"/>
    <w:rsid w:val="00267806"/>
    <w:rsid w:val="00267CAB"/>
    <w:rsid w:val="00267E62"/>
    <w:rsid w:val="00270A62"/>
    <w:rsid w:val="00270D45"/>
    <w:rsid w:val="002711C0"/>
    <w:rsid w:val="002717DE"/>
    <w:rsid w:val="00272424"/>
    <w:rsid w:val="00272715"/>
    <w:rsid w:val="00272D36"/>
    <w:rsid w:val="00273A64"/>
    <w:rsid w:val="002744ED"/>
    <w:rsid w:val="002755F0"/>
    <w:rsid w:val="002762DA"/>
    <w:rsid w:val="00276E13"/>
    <w:rsid w:val="002779E5"/>
    <w:rsid w:val="0028374F"/>
    <w:rsid w:val="00284048"/>
    <w:rsid w:val="00284852"/>
    <w:rsid w:val="00285A90"/>
    <w:rsid w:val="002863DC"/>
    <w:rsid w:val="002864C0"/>
    <w:rsid w:val="002872B1"/>
    <w:rsid w:val="002916F7"/>
    <w:rsid w:val="0029178F"/>
    <w:rsid w:val="002917D2"/>
    <w:rsid w:val="00291EBC"/>
    <w:rsid w:val="00292818"/>
    <w:rsid w:val="002942E1"/>
    <w:rsid w:val="00294CEA"/>
    <w:rsid w:val="00295DB0"/>
    <w:rsid w:val="00296217"/>
    <w:rsid w:val="00296E96"/>
    <w:rsid w:val="00297227"/>
    <w:rsid w:val="0029786E"/>
    <w:rsid w:val="002A0082"/>
    <w:rsid w:val="002A0BF4"/>
    <w:rsid w:val="002A277D"/>
    <w:rsid w:val="002A27DB"/>
    <w:rsid w:val="002A2E09"/>
    <w:rsid w:val="002A3875"/>
    <w:rsid w:val="002A4C16"/>
    <w:rsid w:val="002B00F6"/>
    <w:rsid w:val="002B0659"/>
    <w:rsid w:val="002B074A"/>
    <w:rsid w:val="002B08EC"/>
    <w:rsid w:val="002B0BA0"/>
    <w:rsid w:val="002B179B"/>
    <w:rsid w:val="002B1B18"/>
    <w:rsid w:val="002B2574"/>
    <w:rsid w:val="002B28A4"/>
    <w:rsid w:val="002B4AD0"/>
    <w:rsid w:val="002B585D"/>
    <w:rsid w:val="002B7E57"/>
    <w:rsid w:val="002C020E"/>
    <w:rsid w:val="002C02EB"/>
    <w:rsid w:val="002C0D89"/>
    <w:rsid w:val="002C0F85"/>
    <w:rsid w:val="002C19CC"/>
    <w:rsid w:val="002C2F0F"/>
    <w:rsid w:val="002C2F99"/>
    <w:rsid w:val="002C30AA"/>
    <w:rsid w:val="002C3B82"/>
    <w:rsid w:val="002C3C51"/>
    <w:rsid w:val="002C4302"/>
    <w:rsid w:val="002C4EA0"/>
    <w:rsid w:val="002C64C9"/>
    <w:rsid w:val="002C66CB"/>
    <w:rsid w:val="002C7636"/>
    <w:rsid w:val="002C770B"/>
    <w:rsid w:val="002D109C"/>
    <w:rsid w:val="002D2213"/>
    <w:rsid w:val="002D2267"/>
    <w:rsid w:val="002D2E81"/>
    <w:rsid w:val="002D2F74"/>
    <w:rsid w:val="002D3CC0"/>
    <w:rsid w:val="002D3D4F"/>
    <w:rsid w:val="002D4D82"/>
    <w:rsid w:val="002D5142"/>
    <w:rsid w:val="002D5303"/>
    <w:rsid w:val="002D55F3"/>
    <w:rsid w:val="002D570D"/>
    <w:rsid w:val="002D703E"/>
    <w:rsid w:val="002D7A3A"/>
    <w:rsid w:val="002D7CA8"/>
    <w:rsid w:val="002E01AE"/>
    <w:rsid w:val="002E01EC"/>
    <w:rsid w:val="002E13FD"/>
    <w:rsid w:val="002E1435"/>
    <w:rsid w:val="002E1FF3"/>
    <w:rsid w:val="002E296A"/>
    <w:rsid w:val="002E2B9B"/>
    <w:rsid w:val="002E2D47"/>
    <w:rsid w:val="002E2D9E"/>
    <w:rsid w:val="002E2FCA"/>
    <w:rsid w:val="002E52C5"/>
    <w:rsid w:val="002E5398"/>
    <w:rsid w:val="002E5FA2"/>
    <w:rsid w:val="002E6166"/>
    <w:rsid w:val="002E62C1"/>
    <w:rsid w:val="002E7EBB"/>
    <w:rsid w:val="002F0523"/>
    <w:rsid w:val="002F0CD4"/>
    <w:rsid w:val="002F2ED3"/>
    <w:rsid w:val="002F3A5E"/>
    <w:rsid w:val="002F4F68"/>
    <w:rsid w:val="002F5F86"/>
    <w:rsid w:val="002F6CED"/>
    <w:rsid w:val="002F6EC1"/>
    <w:rsid w:val="002F72D6"/>
    <w:rsid w:val="00300191"/>
    <w:rsid w:val="0030088F"/>
    <w:rsid w:val="003014F7"/>
    <w:rsid w:val="00302FCD"/>
    <w:rsid w:val="00304029"/>
    <w:rsid w:val="0030446D"/>
    <w:rsid w:val="00304B3C"/>
    <w:rsid w:val="00304BFE"/>
    <w:rsid w:val="003053BF"/>
    <w:rsid w:val="003053D5"/>
    <w:rsid w:val="0030547F"/>
    <w:rsid w:val="003054A0"/>
    <w:rsid w:val="0030567F"/>
    <w:rsid w:val="0030598E"/>
    <w:rsid w:val="00306439"/>
    <w:rsid w:val="003068CC"/>
    <w:rsid w:val="00306DDA"/>
    <w:rsid w:val="00307198"/>
    <w:rsid w:val="0031123F"/>
    <w:rsid w:val="0031292A"/>
    <w:rsid w:val="00312CA0"/>
    <w:rsid w:val="00312CFB"/>
    <w:rsid w:val="00312F44"/>
    <w:rsid w:val="003139FB"/>
    <w:rsid w:val="0031460B"/>
    <w:rsid w:val="00315074"/>
    <w:rsid w:val="00315437"/>
    <w:rsid w:val="003161D2"/>
    <w:rsid w:val="0031694F"/>
    <w:rsid w:val="00317B8A"/>
    <w:rsid w:val="0032118E"/>
    <w:rsid w:val="00322969"/>
    <w:rsid w:val="0032504B"/>
    <w:rsid w:val="003252F1"/>
    <w:rsid w:val="00326001"/>
    <w:rsid w:val="003267FB"/>
    <w:rsid w:val="00327247"/>
    <w:rsid w:val="00327566"/>
    <w:rsid w:val="003278A6"/>
    <w:rsid w:val="00327B95"/>
    <w:rsid w:val="0033026B"/>
    <w:rsid w:val="0033102C"/>
    <w:rsid w:val="00334D16"/>
    <w:rsid w:val="003353C8"/>
    <w:rsid w:val="00335EA2"/>
    <w:rsid w:val="00336247"/>
    <w:rsid w:val="00340282"/>
    <w:rsid w:val="00340944"/>
    <w:rsid w:val="00340BC7"/>
    <w:rsid w:val="00342D96"/>
    <w:rsid w:val="0034413B"/>
    <w:rsid w:val="003443CB"/>
    <w:rsid w:val="003447FE"/>
    <w:rsid w:val="00344811"/>
    <w:rsid w:val="003452E1"/>
    <w:rsid w:val="00346601"/>
    <w:rsid w:val="003468C3"/>
    <w:rsid w:val="00346E2D"/>
    <w:rsid w:val="00346F3D"/>
    <w:rsid w:val="003470AC"/>
    <w:rsid w:val="00347982"/>
    <w:rsid w:val="003503EA"/>
    <w:rsid w:val="00350798"/>
    <w:rsid w:val="00351C0B"/>
    <w:rsid w:val="003527BA"/>
    <w:rsid w:val="0035347F"/>
    <w:rsid w:val="003538C6"/>
    <w:rsid w:val="00353F15"/>
    <w:rsid w:val="00354476"/>
    <w:rsid w:val="003546B6"/>
    <w:rsid w:val="003548FC"/>
    <w:rsid w:val="00354D3C"/>
    <w:rsid w:val="0035545B"/>
    <w:rsid w:val="00355600"/>
    <w:rsid w:val="00355A92"/>
    <w:rsid w:val="003564A4"/>
    <w:rsid w:val="00356536"/>
    <w:rsid w:val="00360A00"/>
    <w:rsid w:val="00361969"/>
    <w:rsid w:val="00362098"/>
    <w:rsid w:val="00362CC0"/>
    <w:rsid w:val="00362E0C"/>
    <w:rsid w:val="00363A5B"/>
    <w:rsid w:val="00363C32"/>
    <w:rsid w:val="00363F2C"/>
    <w:rsid w:val="00364D97"/>
    <w:rsid w:val="0036518D"/>
    <w:rsid w:val="00365F15"/>
    <w:rsid w:val="00366C9F"/>
    <w:rsid w:val="00366DEF"/>
    <w:rsid w:val="00367199"/>
    <w:rsid w:val="00367CAC"/>
    <w:rsid w:val="00370D77"/>
    <w:rsid w:val="00370FA8"/>
    <w:rsid w:val="0037153F"/>
    <w:rsid w:val="00371763"/>
    <w:rsid w:val="003717DF"/>
    <w:rsid w:val="00371D0F"/>
    <w:rsid w:val="003746CB"/>
    <w:rsid w:val="00374FF6"/>
    <w:rsid w:val="0037546F"/>
    <w:rsid w:val="00375CDD"/>
    <w:rsid w:val="00376F10"/>
    <w:rsid w:val="00377505"/>
    <w:rsid w:val="00377A39"/>
    <w:rsid w:val="00380071"/>
    <w:rsid w:val="003803DD"/>
    <w:rsid w:val="00382E85"/>
    <w:rsid w:val="00382E90"/>
    <w:rsid w:val="00384124"/>
    <w:rsid w:val="00384495"/>
    <w:rsid w:val="00384874"/>
    <w:rsid w:val="0038731A"/>
    <w:rsid w:val="0038759A"/>
    <w:rsid w:val="00387736"/>
    <w:rsid w:val="00387A05"/>
    <w:rsid w:val="00387DC6"/>
    <w:rsid w:val="00390245"/>
    <w:rsid w:val="0039104A"/>
    <w:rsid w:val="0039139D"/>
    <w:rsid w:val="0039150D"/>
    <w:rsid w:val="00391FE1"/>
    <w:rsid w:val="003926DF"/>
    <w:rsid w:val="003931DC"/>
    <w:rsid w:val="00393657"/>
    <w:rsid w:val="00393AFB"/>
    <w:rsid w:val="00394DDA"/>
    <w:rsid w:val="0039741F"/>
    <w:rsid w:val="003A07EC"/>
    <w:rsid w:val="003A0D63"/>
    <w:rsid w:val="003A12BC"/>
    <w:rsid w:val="003A1930"/>
    <w:rsid w:val="003A3FF7"/>
    <w:rsid w:val="003A4B37"/>
    <w:rsid w:val="003A4F79"/>
    <w:rsid w:val="003A52F1"/>
    <w:rsid w:val="003A636D"/>
    <w:rsid w:val="003A6BCE"/>
    <w:rsid w:val="003A7C25"/>
    <w:rsid w:val="003B057D"/>
    <w:rsid w:val="003B071E"/>
    <w:rsid w:val="003B0C3C"/>
    <w:rsid w:val="003B14BE"/>
    <w:rsid w:val="003B2C30"/>
    <w:rsid w:val="003B30AE"/>
    <w:rsid w:val="003B39D6"/>
    <w:rsid w:val="003B423F"/>
    <w:rsid w:val="003B454D"/>
    <w:rsid w:val="003B4B3C"/>
    <w:rsid w:val="003B654D"/>
    <w:rsid w:val="003C0073"/>
    <w:rsid w:val="003C0188"/>
    <w:rsid w:val="003C0198"/>
    <w:rsid w:val="003C0885"/>
    <w:rsid w:val="003C0D5E"/>
    <w:rsid w:val="003C1572"/>
    <w:rsid w:val="003C1F79"/>
    <w:rsid w:val="003C269D"/>
    <w:rsid w:val="003C2B9C"/>
    <w:rsid w:val="003C2F7B"/>
    <w:rsid w:val="003C31C1"/>
    <w:rsid w:val="003C3267"/>
    <w:rsid w:val="003C423B"/>
    <w:rsid w:val="003C43BB"/>
    <w:rsid w:val="003C4B2E"/>
    <w:rsid w:val="003C63A1"/>
    <w:rsid w:val="003C78B6"/>
    <w:rsid w:val="003D0C18"/>
    <w:rsid w:val="003D1615"/>
    <w:rsid w:val="003D1BDE"/>
    <w:rsid w:val="003D1EBA"/>
    <w:rsid w:val="003D2188"/>
    <w:rsid w:val="003D3EB4"/>
    <w:rsid w:val="003D42C7"/>
    <w:rsid w:val="003D4373"/>
    <w:rsid w:val="003D473A"/>
    <w:rsid w:val="003D4CE9"/>
    <w:rsid w:val="003D5E98"/>
    <w:rsid w:val="003D6824"/>
    <w:rsid w:val="003D6EEF"/>
    <w:rsid w:val="003E0F16"/>
    <w:rsid w:val="003E17A7"/>
    <w:rsid w:val="003E17B1"/>
    <w:rsid w:val="003E29B3"/>
    <w:rsid w:val="003E3372"/>
    <w:rsid w:val="003E3D1C"/>
    <w:rsid w:val="003E4F06"/>
    <w:rsid w:val="003E59D2"/>
    <w:rsid w:val="003E62F5"/>
    <w:rsid w:val="003E65FE"/>
    <w:rsid w:val="003E68E4"/>
    <w:rsid w:val="003E7896"/>
    <w:rsid w:val="003E79C8"/>
    <w:rsid w:val="003E7B4C"/>
    <w:rsid w:val="003F1469"/>
    <w:rsid w:val="003F1820"/>
    <w:rsid w:val="003F220D"/>
    <w:rsid w:val="003F2291"/>
    <w:rsid w:val="003F2920"/>
    <w:rsid w:val="003F3078"/>
    <w:rsid w:val="003F4B10"/>
    <w:rsid w:val="003F4B6A"/>
    <w:rsid w:val="003F4CAA"/>
    <w:rsid w:val="003F4D13"/>
    <w:rsid w:val="003F4DA5"/>
    <w:rsid w:val="003F4EE1"/>
    <w:rsid w:val="003F574D"/>
    <w:rsid w:val="003F5BD4"/>
    <w:rsid w:val="003F6068"/>
    <w:rsid w:val="003F66FD"/>
    <w:rsid w:val="003F6C7F"/>
    <w:rsid w:val="003F6D26"/>
    <w:rsid w:val="00400B4A"/>
    <w:rsid w:val="004013E5"/>
    <w:rsid w:val="00402279"/>
    <w:rsid w:val="00403248"/>
    <w:rsid w:val="00403748"/>
    <w:rsid w:val="0040496D"/>
    <w:rsid w:val="0040577B"/>
    <w:rsid w:val="00406036"/>
    <w:rsid w:val="00407203"/>
    <w:rsid w:val="00410CE9"/>
    <w:rsid w:val="004116DF"/>
    <w:rsid w:val="0041267C"/>
    <w:rsid w:val="00412E89"/>
    <w:rsid w:val="0041320B"/>
    <w:rsid w:val="004144CA"/>
    <w:rsid w:val="00415C9C"/>
    <w:rsid w:val="00417609"/>
    <w:rsid w:val="00420365"/>
    <w:rsid w:val="00420849"/>
    <w:rsid w:val="00420FFF"/>
    <w:rsid w:val="004224F1"/>
    <w:rsid w:val="00422703"/>
    <w:rsid w:val="00422B17"/>
    <w:rsid w:val="00423B84"/>
    <w:rsid w:val="004246EA"/>
    <w:rsid w:val="00426089"/>
    <w:rsid w:val="004265D6"/>
    <w:rsid w:val="004275AA"/>
    <w:rsid w:val="00427C80"/>
    <w:rsid w:val="00430E8C"/>
    <w:rsid w:val="00431440"/>
    <w:rsid w:val="004326ED"/>
    <w:rsid w:val="00434181"/>
    <w:rsid w:val="004347A7"/>
    <w:rsid w:val="004348CF"/>
    <w:rsid w:val="00435825"/>
    <w:rsid w:val="00435D71"/>
    <w:rsid w:val="0043661E"/>
    <w:rsid w:val="0044061E"/>
    <w:rsid w:val="00440F73"/>
    <w:rsid w:val="004414B0"/>
    <w:rsid w:val="0044185D"/>
    <w:rsid w:val="00442282"/>
    <w:rsid w:val="0044233D"/>
    <w:rsid w:val="00442B2F"/>
    <w:rsid w:val="00443141"/>
    <w:rsid w:val="004432B1"/>
    <w:rsid w:val="00443971"/>
    <w:rsid w:val="00443C3B"/>
    <w:rsid w:val="004457D6"/>
    <w:rsid w:val="00445918"/>
    <w:rsid w:val="004504EF"/>
    <w:rsid w:val="004517D7"/>
    <w:rsid w:val="00451E61"/>
    <w:rsid w:val="004527B4"/>
    <w:rsid w:val="0045416D"/>
    <w:rsid w:val="0045493D"/>
    <w:rsid w:val="00454BE9"/>
    <w:rsid w:val="004551A7"/>
    <w:rsid w:val="0045557D"/>
    <w:rsid w:val="00455EE9"/>
    <w:rsid w:val="0045613A"/>
    <w:rsid w:val="00456614"/>
    <w:rsid w:val="00456660"/>
    <w:rsid w:val="00456D75"/>
    <w:rsid w:val="0045782E"/>
    <w:rsid w:val="00457E83"/>
    <w:rsid w:val="00460A54"/>
    <w:rsid w:val="00460E85"/>
    <w:rsid w:val="00463141"/>
    <w:rsid w:val="004632DE"/>
    <w:rsid w:val="00463454"/>
    <w:rsid w:val="00463474"/>
    <w:rsid w:val="004652BE"/>
    <w:rsid w:val="004672E8"/>
    <w:rsid w:val="0046770D"/>
    <w:rsid w:val="00467F70"/>
    <w:rsid w:val="00471191"/>
    <w:rsid w:val="0047205F"/>
    <w:rsid w:val="00472B1C"/>
    <w:rsid w:val="00473782"/>
    <w:rsid w:val="004737BE"/>
    <w:rsid w:val="00474103"/>
    <w:rsid w:val="00475BC4"/>
    <w:rsid w:val="00476466"/>
    <w:rsid w:val="00476ABB"/>
    <w:rsid w:val="0047726B"/>
    <w:rsid w:val="00477CEC"/>
    <w:rsid w:val="0048080D"/>
    <w:rsid w:val="0048252F"/>
    <w:rsid w:val="004826C8"/>
    <w:rsid w:val="00482E96"/>
    <w:rsid w:val="00482F68"/>
    <w:rsid w:val="0048410A"/>
    <w:rsid w:val="00484568"/>
    <w:rsid w:val="00485099"/>
    <w:rsid w:val="00485169"/>
    <w:rsid w:val="00485800"/>
    <w:rsid w:val="004863A8"/>
    <w:rsid w:val="0048686E"/>
    <w:rsid w:val="00487141"/>
    <w:rsid w:val="004875A7"/>
    <w:rsid w:val="00490556"/>
    <w:rsid w:val="0049056F"/>
    <w:rsid w:val="00490D4E"/>
    <w:rsid w:val="004916E3"/>
    <w:rsid w:val="00491C34"/>
    <w:rsid w:val="00493458"/>
    <w:rsid w:val="00493585"/>
    <w:rsid w:val="00494209"/>
    <w:rsid w:val="004948AE"/>
    <w:rsid w:val="0049611E"/>
    <w:rsid w:val="00496127"/>
    <w:rsid w:val="004962FE"/>
    <w:rsid w:val="004966CD"/>
    <w:rsid w:val="004A02C2"/>
    <w:rsid w:val="004A2244"/>
    <w:rsid w:val="004A3058"/>
    <w:rsid w:val="004A3689"/>
    <w:rsid w:val="004A3FDE"/>
    <w:rsid w:val="004A4BDD"/>
    <w:rsid w:val="004A4EB2"/>
    <w:rsid w:val="004A52A7"/>
    <w:rsid w:val="004B0014"/>
    <w:rsid w:val="004B0669"/>
    <w:rsid w:val="004B10E0"/>
    <w:rsid w:val="004B1945"/>
    <w:rsid w:val="004B20BE"/>
    <w:rsid w:val="004B2201"/>
    <w:rsid w:val="004B226D"/>
    <w:rsid w:val="004B270D"/>
    <w:rsid w:val="004B2EB5"/>
    <w:rsid w:val="004B3254"/>
    <w:rsid w:val="004B5835"/>
    <w:rsid w:val="004B686C"/>
    <w:rsid w:val="004B6B38"/>
    <w:rsid w:val="004B6BA5"/>
    <w:rsid w:val="004B6E85"/>
    <w:rsid w:val="004B7B81"/>
    <w:rsid w:val="004C1369"/>
    <w:rsid w:val="004C16A7"/>
    <w:rsid w:val="004C1C67"/>
    <w:rsid w:val="004C5F78"/>
    <w:rsid w:val="004C6466"/>
    <w:rsid w:val="004D0A7E"/>
    <w:rsid w:val="004D1BDC"/>
    <w:rsid w:val="004D1D23"/>
    <w:rsid w:val="004D3CE0"/>
    <w:rsid w:val="004D42A8"/>
    <w:rsid w:val="004D4853"/>
    <w:rsid w:val="004D530A"/>
    <w:rsid w:val="004D5B1E"/>
    <w:rsid w:val="004D6500"/>
    <w:rsid w:val="004D6543"/>
    <w:rsid w:val="004D71D4"/>
    <w:rsid w:val="004D766C"/>
    <w:rsid w:val="004E0A39"/>
    <w:rsid w:val="004E0B0C"/>
    <w:rsid w:val="004E0CE8"/>
    <w:rsid w:val="004E0E74"/>
    <w:rsid w:val="004E2733"/>
    <w:rsid w:val="004E3341"/>
    <w:rsid w:val="004E37B2"/>
    <w:rsid w:val="004E3895"/>
    <w:rsid w:val="004E452C"/>
    <w:rsid w:val="004E4A2F"/>
    <w:rsid w:val="004E573E"/>
    <w:rsid w:val="004E5994"/>
    <w:rsid w:val="004E5D38"/>
    <w:rsid w:val="004E65BB"/>
    <w:rsid w:val="004E67B0"/>
    <w:rsid w:val="004E719A"/>
    <w:rsid w:val="004F1ACF"/>
    <w:rsid w:val="004F1DC9"/>
    <w:rsid w:val="004F3FDE"/>
    <w:rsid w:val="004F4FC4"/>
    <w:rsid w:val="004F7569"/>
    <w:rsid w:val="004F7C7A"/>
    <w:rsid w:val="005008E4"/>
    <w:rsid w:val="00500E62"/>
    <w:rsid w:val="00503065"/>
    <w:rsid w:val="0050314B"/>
    <w:rsid w:val="0050326B"/>
    <w:rsid w:val="00503F84"/>
    <w:rsid w:val="00504186"/>
    <w:rsid w:val="00504729"/>
    <w:rsid w:val="00505A94"/>
    <w:rsid w:val="00505D47"/>
    <w:rsid w:val="005062E8"/>
    <w:rsid w:val="0050657A"/>
    <w:rsid w:val="005079E1"/>
    <w:rsid w:val="00507B0D"/>
    <w:rsid w:val="00510308"/>
    <w:rsid w:val="00511379"/>
    <w:rsid w:val="005119B1"/>
    <w:rsid w:val="00512008"/>
    <w:rsid w:val="005120B2"/>
    <w:rsid w:val="00513724"/>
    <w:rsid w:val="00514AB4"/>
    <w:rsid w:val="00514FEC"/>
    <w:rsid w:val="00516922"/>
    <w:rsid w:val="005169E5"/>
    <w:rsid w:val="005205BD"/>
    <w:rsid w:val="005208F1"/>
    <w:rsid w:val="005219B0"/>
    <w:rsid w:val="005233D9"/>
    <w:rsid w:val="00525873"/>
    <w:rsid w:val="00526179"/>
    <w:rsid w:val="005261BB"/>
    <w:rsid w:val="00526A75"/>
    <w:rsid w:val="005278DA"/>
    <w:rsid w:val="00530391"/>
    <w:rsid w:val="00532C8C"/>
    <w:rsid w:val="00535572"/>
    <w:rsid w:val="00535C2D"/>
    <w:rsid w:val="00536166"/>
    <w:rsid w:val="00536175"/>
    <w:rsid w:val="0053635A"/>
    <w:rsid w:val="00536389"/>
    <w:rsid w:val="00537667"/>
    <w:rsid w:val="00537CF9"/>
    <w:rsid w:val="00537EA1"/>
    <w:rsid w:val="00541048"/>
    <w:rsid w:val="0054212A"/>
    <w:rsid w:val="0054315E"/>
    <w:rsid w:val="005432BB"/>
    <w:rsid w:val="00543F9B"/>
    <w:rsid w:val="00544304"/>
    <w:rsid w:val="00544B87"/>
    <w:rsid w:val="00545393"/>
    <w:rsid w:val="005460B2"/>
    <w:rsid w:val="00547AB6"/>
    <w:rsid w:val="005515DD"/>
    <w:rsid w:val="00552EEB"/>
    <w:rsid w:val="0055320B"/>
    <w:rsid w:val="005532B0"/>
    <w:rsid w:val="005534B0"/>
    <w:rsid w:val="0055384E"/>
    <w:rsid w:val="005539CB"/>
    <w:rsid w:val="00553CF5"/>
    <w:rsid w:val="00554AE4"/>
    <w:rsid w:val="005550E3"/>
    <w:rsid w:val="00555D62"/>
    <w:rsid w:val="00556854"/>
    <w:rsid w:val="00556B8B"/>
    <w:rsid w:val="005572C8"/>
    <w:rsid w:val="0055758D"/>
    <w:rsid w:val="00557F66"/>
    <w:rsid w:val="005600B6"/>
    <w:rsid w:val="00560202"/>
    <w:rsid w:val="005603D6"/>
    <w:rsid w:val="005603D7"/>
    <w:rsid w:val="00560570"/>
    <w:rsid w:val="0056102A"/>
    <w:rsid w:val="005618A2"/>
    <w:rsid w:val="005619E6"/>
    <w:rsid w:val="005647C2"/>
    <w:rsid w:val="00564946"/>
    <w:rsid w:val="00564CD5"/>
    <w:rsid w:val="00564F46"/>
    <w:rsid w:val="0056538E"/>
    <w:rsid w:val="0056594D"/>
    <w:rsid w:val="00566004"/>
    <w:rsid w:val="005674C0"/>
    <w:rsid w:val="00567D48"/>
    <w:rsid w:val="0057017B"/>
    <w:rsid w:val="00570952"/>
    <w:rsid w:val="00571A58"/>
    <w:rsid w:val="00571C68"/>
    <w:rsid w:val="00573DC0"/>
    <w:rsid w:val="00573F9F"/>
    <w:rsid w:val="0057403F"/>
    <w:rsid w:val="00574E49"/>
    <w:rsid w:val="00574F3B"/>
    <w:rsid w:val="005755B4"/>
    <w:rsid w:val="005766DB"/>
    <w:rsid w:val="005768D5"/>
    <w:rsid w:val="00576A48"/>
    <w:rsid w:val="00576AF1"/>
    <w:rsid w:val="0057711F"/>
    <w:rsid w:val="00577DC9"/>
    <w:rsid w:val="00577EA6"/>
    <w:rsid w:val="00581519"/>
    <w:rsid w:val="00581A00"/>
    <w:rsid w:val="00582627"/>
    <w:rsid w:val="0058268B"/>
    <w:rsid w:val="005831DA"/>
    <w:rsid w:val="005838FB"/>
    <w:rsid w:val="00584E60"/>
    <w:rsid w:val="005868AF"/>
    <w:rsid w:val="00586B0C"/>
    <w:rsid w:val="005920D6"/>
    <w:rsid w:val="005925DC"/>
    <w:rsid w:val="00594128"/>
    <w:rsid w:val="005949C9"/>
    <w:rsid w:val="005957B7"/>
    <w:rsid w:val="00595B21"/>
    <w:rsid w:val="00596027"/>
    <w:rsid w:val="005960DA"/>
    <w:rsid w:val="00596F24"/>
    <w:rsid w:val="0059786D"/>
    <w:rsid w:val="005A0B9F"/>
    <w:rsid w:val="005A1012"/>
    <w:rsid w:val="005A1711"/>
    <w:rsid w:val="005A1D2A"/>
    <w:rsid w:val="005A417E"/>
    <w:rsid w:val="005A43D9"/>
    <w:rsid w:val="005A4AC7"/>
    <w:rsid w:val="005A5CA9"/>
    <w:rsid w:val="005A7FBE"/>
    <w:rsid w:val="005B0994"/>
    <w:rsid w:val="005B0BDE"/>
    <w:rsid w:val="005B15A1"/>
    <w:rsid w:val="005B1AD0"/>
    <w:rsid w:val="005B1FB0"/>
    <w:rsid w:val="005B29A4"/>
    <w:rsid w:val="005B2C7E"/>
    <w:rsid w:val="005B2DF0"/>
    <w:rsid w:val="005B40BB"/>
    <w:rsid w:val="005B441C"/>
    <w:rsid w:val="005B53EF"/>
    <w:rsid w:val="005B605F"/>
    <w:rsid w:val="005B62E4"/>
    <w:rsid w:val="005B701C"/>
    <w:rsid w:val="005B72D1"/>
    <w:rsid w:val="005C0323"/>
    <w:rsid w:val="005C1253"/>
    <w:rsid w:val="005C1765"/>
    <w:rsid w:val="005C1885"/>
    <w:rsid w:val="005C27DB"/>
    <w:rsid w:val="005C2DDE"/>
    <w:rsid w:val="005C3102"/>
    <w:rsid w:val="005C3E5D"/>
    <w:rsid w:val="005C4A2D"/>
    <w:rsid w:val="005C4EE0"/>
    <w:rsid w:val="005C537D"/>
    <w:rsid w:val="005C55C6"/>
    <w:rsid w:val="005C6315"/>
    <w:rsid w:val="005C632C"/>
    <w:rsid w:val="005C646D"/>
    <w:rsid w:val="005C6879"/>
    <w:rsid w:val="005C6D40"/>
    <w:rsid w:val="005C6E0C"/>
    <w:rsid w:val="005C7721"/>
    <w:rsid w:val="005C791F"/>
    <w:rsid w:val="005C7BC3"/>
    <w:rsid w:val="005D0A64"/>
    <w:rsid w:val="005D10AD"/>
    <w:rsid w:val="005D13D9"/>
    <w:rsid w:val="005D152C"/>
    <w:rsid w:val="005D1646"/>
    <w:rsid w:val="005D1C3F"/>
    <w:rsid w:val="005D2423"/>
    <w:rsid w:val="005D2989"/>
    <w:rsid w:val="005D52BB"/>
    <w:rsid w:val="005D7410"/>
    <w:rsid w:val="005D79FB"/>
    <w:rsid w:val="005E027F"/>
    <w:rsid w:val="005E0B9B"/>
    <w:rsid w:val="005E1032"/>
    <w:rsid w:val="005E1BEF"/>
    <w:rsid w:val="005E2101"/>
    <w:rsid w:val="005E2A3D"/>
    <w:rsid w:val="005E3675"/>
    <w:rsid w:val="005E37F9"/>
    <w:rsid w:val="005E3E97"/>
    <w:rsid w:val="005E471C"/>
    <w:rsid w:val="005E49B5"/>
    <w:rsid w:val="005E5291"/>
    <w:rsid w:val="005E532F"/>
    <w:rsid w:val="005E546B"/>
    <w:rsid w:val="005E5C56"/>
    <w:rsid w:val="005E60D6"/>
    <w:rsid w:val="005E7742"/>
    <w:rsid w:val="005F154A"/>
    <w:rsid w:val="005F1EA2"/>
    <w:rsid w:val="005F1FFF"/>
    <w:rsid w:val="005F234D"/>
    <w:rsid w:val="005F3194"/>
    <w:rsid w:val="005F3FBC"/>
    <w:rsid w:val="005F435D"/>
    <w:rsid w:val="005F4FC6"/>
    <w:rsid w:val="005F6506"/>
    <w:rsid w:val="005F65C2"/>
    <w:rsid w:val="005F6990"/>
    <w:rsid w:val="005F6B31"/>
    <w:rsid w:val="005F6CC3"/>
    <w:rsid w:val="005F7E16"/>
    <w:rsid w:val="006014D6"/>
    <w:rsid w:val="006019E8"/>
    <w:rsid w:val="00602328"/>
    <w:rsid w:val="00602458"/>
    <w:rsid w:val="00602538"/>
    <w:rsid w:val="00602D97"/>
    <w:rsid w:val="0060300D"/>
    <w:rsid w:val="0060356A"/>
    <w:rsid w:val="00603E59"/>
    <w:rsid w:val="00604784"/>
    <w:rsid w:val="00604C28"/>
    <w:rsid w:val="00605267"/>
    <w:rsid w:val="0060573C"/>
    <w:rsid w:val="006059AA"/>
    <w:rsid w:val="00605D16"/>
    <w:rsid w:val="00607096"/>
    <w:rsid w:val="00607CE7"/>
    <w:rsid w:val="00607DAC"/>
    <w:rsid w:val="0061000D"/>
    <w:rsid w:val="006103A0"/>
    <w:rsid w:val="006109FC"/>
    <w:rsid w:val="00610C6F"/>
    <w:rsid w:val="0061129F"/>
    <w:rsid w:val="006116BF"/>
    <w:rsid w:val="00611DDC"/>
    <w:rsid w:val="006123B2"/>
    <w:rsid w:val="0061287F"/>
    <w:rsid w:val="00614337"/>
    <w:rsid w:val="00615B72"/>
    <w:rsid w:val="00616CD2"/>
    <w:rsid w:val="00617712"/>
    <w:rsid w:val="00617ECB"/>
    <w:rsid w:val="00620A98"/>
    <w:rsid w:val="00620B8C"/>
    <w:rsid w:val="00620EA7"/>
    <w:rsid w:val="00620EB1"/>
    <w:rsid w:val="00620FE4"/>
    <w:rsid w:val="00622986"/>
    <w:rsid w:val="006230DA"/>
    <w:rsid w:val="0062398A"/>
    <w:rsid w:val="00623B49"/>
    <w:rsid w:val="0062438E"/>
    <w:rsid w:val="00624AD0"/>
    <w:rsid w:val="0062525E"/>
    <w:rsid w:val="006262AF"/>
    <w:rsid w:val="00626409"/>
    <w:rsid w:val="0063007F"/>
    <w:rsid w:val="0063070E"/>
    <w:rsid w:val="006311E3"/>
    <w:rsid w:val="00631B12"/>
    <w:rsid w:val="00631F3F"/>
    <w:rsid w:val="00631FA2"/>
    <w:rsid w:val="00632A83"/>
    <w:rsid w:val="006339F6"/>
    <w:rsid w:val="00634780"/>
    <w:rsid w:val="00634D3F"/>
    <w:rsid w:val="006365E5"/>
    <w:rsid w:val="00636C3C"/>
    <w:rsid w:val="00637F3E"/>
    <w:rsid w:val="0064049B"/>
    <w:rsid w:val="00641653"/>
    <w:rsid w:val="006418D5"/>
    <w:rsid w:val="0064195C"/>
    <w:rsid w:val="00641B1E"/>
    <w:rsid w:val="00642EBE"/>
    <w:rsid w:val="006432AE"/>
    <w:rsid w:val="006445D1"/>
    <w:rsid w:val="00644970"/>
    <w:rsid w:val="0064523E"/>
    <w:rsid w:val="00645A4E"/>
    <w:rsid w:val="00645C03"/>
    <w:rsid w:val="00646DC0"/>
    <w:rsid w:val="00646E67"/>
    <w:rsid w:val="00647685"/>
    <w:rsid w:val="006477C7"/>
    <w:rsid w:val="00651F73"/>
    <w:rsid w:val="00652E84"/>
    <w:rsid w:val="00653106"/>
    <w:rsid w:val="00653BDA"/>
    <w:rsid w:val="00653FD7"/>
    <w:rsid w:val="00654C7F"/>
    <w:rsid w:val="0065514B"/>
    <w:rsid w:val="006556EE"/>
    <w:rsid w:val="00655733"/>
    <w:rsid w:val="00655A84"/>
    <w:rsid w:val="00655C79"/>
    <w:rsid w:val="00656914"/>
    <w:rsid w:val="00656B48"/>
    <w:rsid w:val="00657214"/>
    <w:rsid w:val="006573E8"/>
    <w:rsid w:val="00657566"/>
    <w:rsid w:val="00661267"/>
    <w:rsid w:val="00662C97"/>
    <w:rsid w:val="00662E3E"/>
    <w:rsid w:val="00662E8D"/>
    <w:rsid w:val="00663156"/>
    <w:rsid w:val="00663DAC"/>
    <w:rsid w:val="006658A8"/>
    <w:rsid w:val="00665988"/>
    <w:rsid w:val="00666281"/>
    <w:rsid w:val="0066694B"/>
    <w:rsid w:val="00666E1F"/>
    <w:rsid w:val="00666EA4"/>
    <w:rsid w:val="0066700D"/>
    <w:rsid w:val="00667EB0"/>
    <w:rsid w:val="0067050A"/>
    <w:rsid w:val="00670A2F"/>
    <w:rsid w:val="0067131D"/>
    <w:rsid w:val="00671659"/>
    <w:rsid w:val="00671D26"/>
    <w:rsid w:val="00672099"/>
    <w:rsid w:val="00672F56"/>
    <w:rsid w:val="006743DF"/>
    <w:rsid w:val="00674BBA"/>
    <w:rsid w:val="00674C40"/>
    <w:rsid w:val="00674E84"/>
    <w:rsid w:val="00675513"/>
    <w:rsid w:val="0067553F"/>
    <w:rsid w:val="006755E0"/>
    <w:rsid w:val="00675FFF"/>
    <w:rsid w:val="0067670A"/>
    <w:rsid w:val="006778D0"/>
    <w:rsid w:val="006779FC"/>
    <w:rsid w:val="00677E5B"/>
    <w:rsid w:val="00680BAB"/>
    <w:rsid w:val="00680E33"/>
    <w:rsid w:val="0068108F"/>
    <w:rsid w:val="006812C9"/>
    <w:rsid w:val="00681AAF"/>
    <w:rsid w:val="00682211"/>
    <w:rsid w:val="00682C54"/>
    <w:rsid w:val="00683678"/>
    <w:rsid w:val="0068367E"/>
    <w:rsid w:val="00683918"/>
    <w:rsid w:val="00683D75"/>
    <w:rsid w:val="00683E8D"/>
    <w:rsid w:val="00683EA6"/>
    <w:rsid w:val="00684021"/>
    <w:rsid w:val="006844EE"/>
    <w:rsid w:val="00685256"/>
    <w:rsid w:val="00685296"/>
    <w:rsid w:val="00685737"/>
    <w:rsid w:val="0068630C"/>
    <w:rsid w:val="0068778F"/>
    <w:rsid w:val="00690591"/>
    <w:rsid w:val="00690881"/>
    <w:rsid w:val="0069181F"/>
    <w:rsid w:val="00692957"/>
    <w:rsid w:val="00692D24"/>
    <w:rsid w:val="00692FDF"/>
    <w:rsid w:val="0069457A"/>
    <w:rsid w:val="00694602"/>
    <w:rsid w:val="00694D13"/>
    <w:rsid w:val="00695238"/>
    <w:rsid w:val="00695F5A"/>
    <w:rsid w:val="00696C0D"/>
    <w:rsid w:val="006977AF"/>
    <w:rsid w:val="00697800"/>
    <w:rsid w:val="00697A27"/>
    <w:rsid w:val="00697D2E"/>
    <w:rsid w:val="006A0AC0"/>
    <w:rsid w:val="006A1629"/>
    <w:rsid w:val="006A1932"/>
    <w:rsid w:val="006A1C90"/>
    <w:rsid w:val="006A2B40"/>
    <w:rsid w:val="006A2CF4"/>
    <w:rsid w:val="006A2FA6"/>
    <w:rsid w:val="006A30E6"/>
    <w:rsid w:val="006A3241"/>
    <w:rsid w:val="006A3DB6"/>
    <w:rsid w:val="006A44F0"/>
    <w:rsid w:val="006A44FD"/>
    <w:rsid w:val="006A4A0D"/>
    <w:rsid w:val="006A5537"/>
    <w:rsid w:val="006A7C00"/>
    <w:rsid w:val="006B0A6D"/>
    <w:rsid w:val="006B1533"/>
    <w:rsid w:val="006B22E5"/>
    <w:rsid w:val="006B2999"/>
    <w:rsid w:val="006B3164"/>
    <w:rsid w:val="006B4FBB"/>
    <w:rsid w:val="006B6505"/>
    <w:rsid w:val="006B67FC"/>
    <w:rsid w:val="006B6A7A"/>
    <w:rsid w:val="006C1A9D"/>
    <w:rsid w:val="006C2ACA"/>
    <w:rsid w:val="006C36D9"/>
    <w:rsid w:val="006C3A9E"/>
    <w:rsid w:val="006C3AD2"/>
    <w:rsid w:val="006C49BB"/>
    <w:rsid w:val="006C564C"/>
    <w:rsid w:val="006C70A6"/>
    <w:rsid w:val="006D02CA"/>
    <w:rsid w:val="006D0ABB"/>
    <w:rsid w:val="006D0B60"/>
    <w:rsid w:val="006D16CE"/>
    <w:rsid w:val="006D1EDC"/>
    <w:rsid w:val="006D2625"/>
    <w:rsid w:val="006D33E3"/>
    <w:rsid w:val="006D3AC5"/>
    <w:rsid w:val="006D43E9"/>
    <w:rsid w:val="006D455A"/>
    <w:rsid w:val="006D53F5"/>
    <w:rsid w:val="006D669D"/>
    <w:rsid w:val="006D76BC"/>
    <w:rsid w:val="006E188F"/>
    <w:rsid w:val="006E2B45"/>
    <w:rsid w:val="006E2B97"/>
    <w:rsid w:val="006E3669"/>
    <w:rsid w:val="006E4369"/>
    <w:rsid w:val="006E5A42"/>
    <w:rsid w:val="006E5C95"/>
    <w:rsid w:val="006E74D6"/>
    <w:rsid w:val="006F196F"/>
    <w:rsid w:val="006F2591"/>
    <w:rsid w:val="006F2C4B"/>
    <w:rsid w:val="006F2C84"/>
    <w:rsid w:val="006F3803"/>
    <w:rsid w:val="006F3B2F"/>
    <w:rsid w:val="006F4847"/>
    <w:rsid w:val="006F5158"/>
    <w:rsid w:val="006F663F"/>
    <w:rsid w:val="006F69BC"/>
    <w:rsid w:val="006F7196"/>
    <w:rsid w:val="00701310"/>
    <w:rsid w:val="007016B8"/>
    <w:rsid w:val="00702144"/>
    <w:rsid w:val="0070258E"/>
    <w:rsid w:val="00702AC7"/>
    <w:rsid w:val="00702C0E"/>
    <w:rsid w:val="00702F97"/>
    <w:rsid w:val="00704138"/>
    <w:rsid w:val="00705A7C"/>
    <w:rsid w:val="00705E86"/>
    <w:rsid w:val="00710219"/>
    <w:rsid w:val="00710222"/>
    <w:rsid w:val="007108D4"/>
    <w:rsid w:val="00710F46"/>
    <w:rsid w:val="00711932"/>
    <w:rsid w:val="00711C7B"/>
    <w:rsid w:val="0071224B"/>
    <w:rsid w:val="00713E0A"/>
    <w:rsid w:val="00714431"/>
    <w:rsid w:val="007145FD"/>
    <w:rsid w:val="00715274"/>
    <w:rsid w:val="0071542C"/>
    <w:rsid w:val="00716342"/>
    <w:rsid w:val="00716EE4"/>
    <w:rsid w:val="00717C48"/>
    <w:rsid w:val="00720CAC"/>
    <w:rsid w:val="00721229"/>
    <w:rsid w:val="00721D11"/>
    <w:rsid w:val="00721D45"/>
    <w:rsid w:val="00721E40"/>
    <w:rsid w:val="00722155"/>
    <w:rsid w:val="0072225F"/>
    <w:rsid w:val="0072302A"/>
    <w:rsid w:val="00723432"/>
    <w:rsid w:val="00723506"/>
    <w:rsid w:val="007235B0"/>
    <w:rsid w:val="00723CD2"/>
    <w:rsid w:val="00723D8E"/>
    <w:rsid w:val="007242ED"/>
    <w:rsid w:val="007248D5"/>
    <w:rsid w:val="00725F53"/>
    <w:rsid w:val="007278F1"/>
    <w:rsid w:val="0073171A"/>
    <w:rsid w:val="007318A6"/>
    <w:rsid w:val="00732032"/>
    <w:rsid w:val="0073224E"/>
    <w:rsid w:val="00732910"/>
    <w:rsid w:val="00732CB1"/>
    <w:rsid w:val="00733673"/>
    <w:rsid w:val="00733AC6"/>
    <w:rsid w:val="007344DA"/>
    <w:rsid w:val="00734E2F"/>
    <w:rsid w:val="00737067"/>
    <w:rsid w:val="00737EC8"/>
    <w:rsid w:val="00741132"/>
    <w:rsid w:val="0074121E"/>
    <w:rsid w:val="0074170D"/>
    <w:rsid w:val="00741DFA"/>
    <w:rsid w:val="00742834"/>
    <w:rsid w:val="00742C31"/>
    <w:rsid w:val="00743EB3"/>
    <w:rsid w:val="007440BC"/>
    <w:rsid w:val="0074462E"/>
    <w:rsid w:val="007465E5"/>
    <w:rsid w:val="00746851"/>
    <w:rsid w:val="00750733"/>
    <w:rsid w:val="00750EC0"/>
    <w:rsid w:val="00751CAF"/>
    <w:rsid w:val="00752371"/>
    <w:rsid w:val="00753CDA"/>
    <w:rsid w:val="00754957"/>
    <w:rsid w:val="007549BA"/>
    <w:rsid w:val="00754A0C"/>
    <w:rsid w:val="007554EF"/>
    <w:rsid w:val="00755B21"/>
    <w:rsid w:val="00755CF4"/>
    <w:rsid w:val="00755E74"/>
    <w:rsid w:val="007561F1"/>
    <w:rsid w:val="007570B1"/>
    <w:rsid w:val="007571BB"/>
    <w:rsid w:val="0075745E"/>
    <w:rsid w:val="00757884"/>
    <w:rsid w:val="0076061A"/>
    <w:rsid w:val="00760735"/>
    <w:rsid w:val="00761943"/>
    <w:rsid w:val="007619E8"/>
    <w:rsid w:val="00763268"/>
    <w:rsid w:val="00763948"/>
    <w:rsid w:val="00763C2D"/>
    <w:rsid w:val="0076416E"/>
    <w:rsid w:val="00764D5A"/>
    <w:rsid w:val="00765245"/>
    <w:rsid w:val="00765635"/>
    <w:rsid w:val="007670CD"/>
    <w:rsid w:val="007672B6"/>
    <w:rsid w:val="0076763C"/>
    <w:rsid w:val="007704E8"/>
    <w:rsid w:val="00770686"/>
    <w:rsid w:val="007711D3"/>
    <w:rsid w:val="007713D9"/>
    <w:rsid w:val="007714F7"/>
    <w:rsid w:val="00771539"/>
    <w:rsid w:val="00771865"/>
    <w:rsid w:val="00771A2A"/>
    <w:rsid w:val="007734B5"/>
    <w:rsid w:val="0077452E"/>
    <w:rsid w:val="00774C34"/>
    <w:rsid w:val="007754A4"/>
    <w:rsid w:val="007765DF"/>
    <w:rsid w:val="00776925"/>
    <w:rsid w:val="00776E07"/>
    <w:rsid w:val="00776EF0"/>
    <w:rsid w:val="00776F16"/>
    <w:rsid w:val="007804E2"/>
    <w:rsid w:val="00783D47"/>
    <w:rsid w:val="00784422"/>
    <w:rsid w:val="007873FE"/>
    <w:rsid w:val="007875B2"/>
    <w:rsid w:val="00791079"/>
    <w:rsid w:val="00793DDA"/>
    <w:rsid w:val="00793F4A"/>
    <w:rsid w:val="007950D7"/>
    <w:rsid w:val="00795E4F"/>
    <w:rsid w:val="00797E3F"/>
    <w:rsid w:val="007A08ED"/>
    <w:rsid w:val="007A0B80"/>
    <w:rsid w:val="007A1927"/>
    <w:rsid w:val="007A21B9"/>
    <w:rsid w:val="007A2975"/>
    <w:rsid w:val="007A3497"/>
    <w:rsid w:val="007A37AE"/>
    <w:rsid w:val="007A54B9"/>
    <w:rsid w:val="007A56D0"/>
    <w:rsid w:val="007A6631"/>
    <w:rsid w:val="007A6B0B"/>
    <w:rsid w:val="007A6B2C"/>
    <w:rsid w:val="007A70C9"/>
    <w:rsid w:val="007A7BFB"/>
    <w:rsid w:val="007A7EB1"/>
    <w:rsid w:val="007B030B"/>
    <w:rsid w:val="007B1463"/>
    <w:rsid w:val="007B1CD0"/>
    <w:rsid w:val="007B20E0"/>
    <w:rsid w:val="007B2307"/>
    <w:rsid w:val="007B2B88"/>
    <w:rsid w:val="007B35AB"/>
    <w:rsid w:val="007B3ED9"/>
    <w:rsid w:val="007B41BD"/>
    <w:rsid w:val="007B4709"/>
    <w:rsid w:val="007B5322"/>
    <w:rsid w:val="007B5EE2"/>
    <w:rsid w:val="007B6255"/>
    <w:rsid w:val="007B721A"/>
    <w:rsid w:val="007B7FE9"/>
    <w:rsid w:val="007C0C92"/>
    <w:rsid w:val="007C1876"/>
    <w:rsid w:val="007C1886"/>
    <w:rsid w:val="007C2975"/>
    <w:rsid w:val="007C2CCA"/>
    <w:rsid w:val="007C3FE9"/>
    <w:rsid w:val="007C431F"/>
    <w:rsid w:val="007C4F78"/>
    <w:rsid w:val="007C5A63"/>
    <w:rsid w:val="007C5D60"/>
    <w:rsid w:val="007C6313"/>
    <w:rsid w:val="007C7AFC"/>
    <w:rsid w:val="007D09B5"/>
    <w:rsid w:val="007D09F9"/>
    <w:rsid w:val="007D11F1"/>
    <w:rsid w:val="007D2554"/>
    <w:rsid w:val="007D29EC"/>
    <w:rsid w:val="007D2E95"/>
    <w:rsid w:val="007D3182"/>
    <w:rsid w:val="007D49F7"/>
    <w:rsid w:val="007D5218"/>
    <w:rsid w:val="007D5515"/>
    <w:rsid w:val="007D5731"/>
    <w:rsid w:val="007D5A4D"/>
    <w:rsid w:val="007D65D8"/>
    <w:rsid w:val="007D6652"/>
    <w:rsid w:val="007D66FB"/>
    <w:rsid w:val="007D6A0D"/>
    <w:rsid w:val="007D7B66"/>
    <w:rsid w:val="007E1A64"/>
    <w:rsid w:val="007E21E1"/>
    <w:rsid w:val="007E24D2"/>
    <w:rsid w:val="007E34C8"/>
    <w:rsid w:val="007E358C"/>
    <w:rsid w:val="007E39B1"/>
    <w:rsid w:val="007E4649"/>
    <w:rsid w:val="007E469D"/>
    <w:rsid w:val="007E4E85"/>
    <w:rsid w:val="007E531C"/>
    <w:rsid w:val="007E56E1"/>
    <w:rsid w:val="007E5C4F"/>
    <w:rsid w:val="007E65A2"/>
    <w:rsid w:val="007E67E4"/>
    <w:rsid w:val="007E74D6"/>
    <w:rsid w:val="007F006F"/>
    <w:rsid w:val="007F016E"/>
    <w:rsid w:val="007F03D5"/>
    <w:rsid w:val="007F0CC1"/>
    <w:rsid w:val="007F1770"/>
    <w:rsid w:val="007F21B6"/>
    <w:rsid w:val="007F30D5"/>
    <w:rsid w:val="007F34B5"/>
    <w:rsid w:val="007F4346"/>
    <w:rsid w:val="007F4CAB"/>
    <w:rsid w:val="007F53A4"/>
    <w:rsid w:val="007F552F"/>
    <w:rsid w:val="007F560A"/>
    <w:rsid w:val="007F606E"/>
    <w:rsid w:val="007F6540"/>
    <w:rsid w:val="007F664A"/>
    <w:rsid w:val="007F6725"/>
    <w:rsid w:val="007F7D39"/>
    <w:rsid w:val="00801887"/>
    <w:rsid w:val="0080237D"/>
    <w:rsid w:val="00802AF6"/>
    <w:rsid w:val="00803A4C"/>
    <w:rsid w:val="00805355"/>
    <w:rsid w:val="00806FB0"/>
    <w:rsid w:val="00810950"/>
    <w:rsid w:val="008119BE"/>
    <w:rsid w:val="00811BDC"/>
    <w:rsid w:val="0081460C"/>
    <w:rsid w:val="00815F6F"/>
    <w:rsid w:val="008160E8"/>
    <w:rsid w:val="00817C1C"/>
    <w:rsid w:val="00820710"/>
    <w:rsid w:val="008207AF"/>
    <w:rsid w:val="00820D13"/>
    <w:rsid w:val="00821723"/>
    <w:rsid w:val="00822195"/>
    <w:rsid w:val="0082348F"/>
    <w:rsid w:val="00823E36"/>
    <w:rsid w:val="0082467F"/>
    <w:rsid w:val="0082634B"/>
    <w:rsid w:val="00831643"/>
    <w:rsid w:val="0083264E"/>
    <w:rsid w:val="00832690"/>
    <w:rsid w:val="00832947"/>
    <w:rsid w:val="008329E6"/>
    <w:rsid w:val="00832A3A"/>
    <w:rsid w:val="00832A69"/>
    <w:rsid w:val="00833458"/>
    <w:rsid w:val="00833559"/>
    <w:rsid w:val="00833CCD"/>
    <w:rsid w:val="0083439A"/>
    <w:rsid w:val="00834AEB"/>
    <w:rsid w:val="008350BB"/>
    <w:rsid w:val="00835B51"/>
    <w:rsid w:val="00836656"/>
    <w:rsid w:val="00837129"/>
    <w:rsid w:val="0083762B"/>
    <w:rsid w:val="00837814"/>
    <w:rsid w:val="00841407"/>
    <w:rsid w:val="00841F27"/>
    <w:rsid w:val="00842562"/>
    <w:rsid w:val="00842BE3"/>
    <w:rsid w:val="008430A2"/>
    <w:rsid w:val="008435B2"/>
    <w:rsid w:val="00843EB5"/>
    <w:rsid w:val="00843F76"/>
    <w:rsid w:val="00844CD2"/>
    <w:rsid w:val="00844D12"/>
    <w:rsid w:val="008453ED"/>
    <w:rsid w:val="00845B72"/>
    <w:rsid w:val="0085039C"/>
    <w:rsid w:val="00850B78"/>
    <w:rsid w:val="008527AF"/>
    <w:rsid w:val="00852B2C"/>
    <w:rsid w:val="008538D7"/>
    <w:rsid w:val="0085405C"/>
    <w:rsid w:val="00854B6D"/>
    <w:rsid w:val="00855AC7"/>
    <w:rsid w:val="00856370"/>
    <w:rsid w:val="0085695B"/>
    <w:rsid w:val="00856F7D"/>
    <w:rsid w:val="008611F2"/>
    <w:rsid w:val="0086308B"/>
    <w:rsid w:val="008635E6"/>
    <w:rsid w:val="00864765"/>
    <w:rsid w:val="00864E0B"/>
    <w:rsid w:val="00865C05"/>
    <w:rsid w:val="00866A38"/>
    <w:rsid w:val="00867727"/>
    <w:rsid w:val="008702B2"/>
    <w:rsid w:val="00872B18"/>
    <w:rsid w:val="00872EBB"/>
    <w:rsid w:val="008734F3"/>
    <w:rsid w:val="00873D1C"/>
    <w:rsid w:val="008753EA"/>
    <w:rsid w:val="008759DA"/>
    <w:rsid w:val="00875ED5"/>
    <w:rsid w:val="00876297"/>
    <w:rsid w:val="00876F21"/>
    <w:rsid w:val="00877E01"/>
    <w:rsid w:val="00877EC3"/>
    <w:rsid w:val="00880B19"/>
    <w:rsid w:val="00880D29"/>
    <w:rsid w:val="00880E3A"/>
    <w:rsid w:val="00881241"/>
    <w:rsid w:val="00881AE3"/>
    <w:rsid w:val="00881DC7"/>
    <w:rsid w:val="0088211B"/>
    <w:rsid w:val="008828C9"/>
    <w:rsid w:val="0088365E"/>
    <w:rsid w:val="00883BBD"/>
    <w:rsid w:val="00883D66"/>
    <w:rsid w:val="008850E2"/>
    <w:rsid w:val="008852A2"/>
    <w:rsid w:val="008854A7"/>
    <w:rsid w:val="0088659F"/>
    <w:rsid w:val="008872C7"/>
    <w:rsid w:val="00887839"/>
    <w:rsid w:val="00887F89"/>
    <w:rsid w:val="00890F56"/>
    <w:rsid w:val="00893A57"/>
    <w:rsid w:val="008943E9"/>
    <w:rsid w:val="00894B3E"/>
    <w:rsid w:val="00894DAE"/>
    <w:rsid w:val="00897022"/>
    <w:rsid w:val="008971E0"/>
    <w:rsid w:val="008976C0"/>
    <w:rsid w:val="008A0F48"/>
    <w:rsid w:val="008A1C64"/>
    <w:rsid w:val="008A31B7"/>
    <w:rsid w:val="008A338D"/>
    <w:rsid w:val="008A4BE9"/>
    <w:rsid w:val="008A57CE"/>
    <w:rsid w:val="008A706B"/>
    <w:rsid w:val="008A7254"/>
    <w:rsid w:val="008A7499"/>
    <w:rsid w:val="008A74EA"/>
    <w:rsid w:val="008A75AD"/>
    <w:rsid w:val="008A7683"/>
    <w:rsid w:val="008A7756"/>
    <w:rsid w:val="008A7A3D"/>
    <w:rsid w:val="008A7C92"/>
    <w:rsid w:val="008A7D27"/>
    <w:rsid w:val="008A7EF0"/>
    <w:rsid w:val="008B0A46"/>
    <w:rsid w:val="008B107C"/>
    <w:rsid w:val="008B2651"/>
    <w:rsid w:val="008B308E"/>
    <w:rsid w:val="008B46D8"/>
    <w:rsid w:val="008B4704"/>
    <w:rsid w:val="008B4ED3"/>
    <w:rsid w:val="008B5754"/>
    <w:rsid w:val="008B5B06"/>
    <w:rsid w:val="008B5B43"/>
    <w:rsid w:val="008B5D74"/>
    <w:rsid w:val="008B6808"/>
    <w:rsid w:val="008B6FD1"/>
    <w:rsid w:val="008B722C"/>
    <w:rsid w:val="008B7284"/>
    <w:rsid w:val="008C0C3C"/>
    <w:rsid w:val="008C140C"/>
    <w:rsid w:val="008C2372"/>
    <w:rsid w:val="008C3191"/>
    <w:rsid w:val="008C31F6"/>
    <w:rsid w:val="008C50B1"/>
    <w:rsid w:val="008C56E4"/>
    <w:rsid w:val="008C6545"/>
    <w:rsid w:val="008C69E1"/>
    <w:rsid w:val="008C6B81"/>
    <w:rsid w:val="008C6BBB"/>
    <w:rsid w:val="008C7696"/>
    <w:rsid w:val="008C7D40"/>
    <w:rsid w:val="008D011A"/>
    <w:rsid w:val="008D039A"/>
    <w:rsid w:val="008D101F"/>
    <w:rsid w:val="008D180B"/>
    <w:rsid w:val="008D2102"/>
    <w:rsid w:val="008D2A2F"/>
    <w:rsid w:val="008D2A33"/>
    <w:rsid w:val="008D2AFE"/>
    <w:rsid w:val="008D461F"/>
    <w:rsid w:val="008D4ED3"/>
    <w:rsid w:val="008D555B"/>
    <w:rsid w:val="008D605C"/>
    <w:rsid w:val="008D6767"/>
    <w:rsid w:val="008D6D6D"/>
    <w:rsid w:val="008D7896"/>
    <w:rsid w:val="008E0014"/>
    <w:rsid w:val="008E0256"/>
    <w:rsid w:val="008E06F2"/>
    <w:rsid w:val="008E0B61"/>
    <w:rsid w:val="008E0DEA"/>
    <w:rsid w:val="008E0F02"/>
    <w:rsid w:val="008E1E6F"/>
    <w:rsid w:val="008E1EF2"/>
    <w:rsid w:val="008E207D"/>
    <w:rsid w:val="008E2ADB"/>
    <w:rsid w:val="008E2EF3"/>
    <w:rsid w:val="008E3A19"/>
    <w:rsid w:val="008E44A2"/>
    <w:rsid w:val="008E4B29"/>
    <w:rsid w:val="008E51CF"/>
    <w:rsid w:val="008E528D"/>
    <w:rsid w:val="008E5A8D"/>
    <w:rsid w:val="008E5F02"/>
    <w:rsid w:val="008E616F"/>
    <w:rsid w:val="008E6896"/>
    <w:rsid w:val="008E705C"/>
    <w:rsid w:val="008E73BC"/>
    <w:rsid w:val="008E7412"/>
    <w:rsid w:val="008E7671"/>
    <w:rsid w:val="008F0035"/>
    <w:rsid w:val="008F0EBB"/>
    <w:rsid w:val="008F1911"/>
    <w:rsid w:val="008F3665"/>
    <w:rsid w:val="008F3835"/>
    <w:rsid w:val="008F4339"/>
    <w:rsid w:val="008F56E9"/>
    <w:rsid w:val="008F57BF"/>
    <w:rsid w:val="008F5B0B"/>
    <w:rsid w:val="008F6F10"/>
    <w:rsid w:val="00900BAD"/>
    <w:rsid w:val="00900D2D"/>
    <w:rsid w:val="00901018"/>
    <w:rsid w:val="009016E5"/>
    <w:rsid w:val="00901920"/>
    <w:rsid w:val="00902B4C"/>
    <w:rsid w:val="00904EDA"/>
    <w:rsid w:val="00904FAE"/>
    <w:rsid w:val="009050FC"/>
    <w:rsid w:val="0090525D"/>
    <w:rsid w:val="0090622E"/>
    <w:rsid w:val="00906251"/>
    <w:rsid w:val="00906943"/>
    <w:rsid w:val="009070E3"/>
    <w:rsid w:val="00910045"/>
    <w:rsid w:val="009100D0"/>
    <w:rsid w:val="009103D5"/>
    <w:rsid w:val="00910F17"/>
    <w:rsid w:val="00912B41"/>
    <w:rsid w:val="00912E82"/>
    <w:rsid w:val="00913199"/>
    <w:rsid w:val="009137F6"/>
    <w:rsid w:val="00916166"/>
    <w:rsid w:val="009161BB"/>
    <w:rsid w:val="00920997"/>
    <w:rsid w:val="009235A9"/>
    <w:rsid w:val="009239E5"/>
    <w:rsid w:val="00924A7B"/>
    <w:rsid w:val="0092521C"/>
    <w:rsid w:val="00925336"/>
    <w:rsid w:val="00925886"/>
    <w:rsid w:val="00925B30"/>
    <w:rsid w:val="00925D83"/>
    <w:rsid w:val="00925F3D"/>
    <w:rsid w:val="00926184"/>
    <w:rsid w:val="00926FF4"/>
    <w:rsid w:val="009270E7"/>
    <w:rsid w:val="0093002F"/>
    <w:rsid w:val="009311EF"/>
    <w:rsid w:val="0093267C"/>
    <w:rsid w:val="00932BC8"/>
    <w:rsid w:val="0093338F"/>
    <w:rsid w:val="009360DC"/>
    <w:rsid w:val="00937691"/>
    <w:rsid w:val="0094014C"/>
    <w:rsid w:val="00941DF8"/>
    <w:rsid w:val="00942E31"/>
    <w:rsid w:val="00943462"/>
    <w:rsid w:val="009440F1"/>
    <w:rsid w:val="0094416A"/>
    <w:rsid w:val="0094416D"/>
    <w:rsid w:val="00944EFF"/>
    <w:rsid w:val="0094523A"/>
    <w:rsid w:val="00945286"/>
    <w:rsid w:val="00945C9A"/>
    <w:rsid w:val="00945CD8"/>
    <w:rsid w:val="00946F33"/>
    <w:rsid w:val="00946F60"/>
    <w:rsid w:val="00950A1E"/>
    <w:rsid w:val="00951560"/>
    <w:rsid w:val="009520B3"/>
    <w:rsid w:val="009521A4"/>
    <w:rsid w:val="0095262E"/>
    <w:rsid w:val="0095334F"/>
    <w:rsid w:val="009536F7"/>
    <w:rsid w:val="00953B47"/>
    <w:rsid w:val="00953B90"/>
    <w:rsid w:val="00953D17"/>
    <w:rsid w:val="00953DE7"/>
    <w:rsid w:val="009579A1"/>
    <w:rsid w:val="009608B8"/>
    <w:rsid w:val="00960D2B"/>
    <w:rsid w:val="009617FC"/>
    <w:rsid w:val="00961C1E"/>
    <w:rsid w:val="00961F3F"/>
    <w:rsid w:val="00963A91"/>
    <w:rsid w:val="00963F38"/>
    <w:rsid w:val="0096413C"/>
    <w:rsid w:val="00964478"/>
    <w:rsid w:val="0096453E"/>
    <w:rsid w:val="0096547D"/>
    <w:rsid w:val="00965685"/>
    <w:rsid w:val="00966350"/>
    <w:rsid w:val="00966A0B"/>
    <w:rsid w:val="00966C01"/>
    <w:rsid w:val="009676F2"/>
    <w:rsid w:val="00971249"/>
    <w:rsid w:val="00972A05"/>
    <w:rsid w:val="00973AB3"/>
    <w:rsid w:val="00975FED"/>
    <w:rsid w:val="009763B2"/>
    <w:rsid w:val="009764EA"/>
    <w:rsid w:val="00976761"/>
    <w:rsid w:val="009768AC"/>
    <w:rsid w:val="00977B2D"/>
    <w:rsid w:val="009801D9"/>
    <w:rsid w:val="00980BBA"/>
    <w:rsid w:val="00981F1F"/>
    <w:rsid w:val="0098207F"/>
    <w:rsid w:val="0098208C"/>
    <w:rsid w:val="009846E5"/>
    <w:rsid w:val="009855BA"/>
    <w:rsid w:val="00985DEB"/>
    <w:rsid w:val="00985EBC"/>
    <w:rsid w:val="009863BF"/>
    <w:rsid w:val="0098640B"/>
    <w:rsid w:val="009879FB"/>
    <w:rsid w:val="00991981"/>
    <w:rsid w:val="009927B1"/>
    <w:rsid w:val="00992D5D"/>
    <w:rsid w:val="009939D6"/>
    <w:rsid w:val="00994350"/>
    <w:rsid w:val="00995A2C"/>
    <w:rsid w:val="009960A2"/>
    <w:rsid w:val="00996432"/>
    <w:rsid w:val="009964C6"/>
    <w:rsid w:val="009A0A63"/>
    <w:rsid w:val="009A118E"/>
    <w:rsid w:val="009A15E9"/>
    <w:rsid w:val="009A1DE2"/>
    <w:rsid w:val="009A20B9"/>
    <w:rsid w:val="009A23B4"/>
    <w:rsid w:val="009A2878"/>
    <w:rsid w:val="009A2DA8"/>
    <w:rsid w:val="009A375C"/>
    <w:rsid w:val="009A3E84"/>
    <w:rsid w:val="009A4AB6"/>
    <w:rsid w:val="009A59A7"/>
    <w:rsid w:val="009A7D20"/>
    <w:rsid w:val="009B0332"/>
    <w:rsid w:val="009B11EA"/>
    <w:rsid w:val="009B171E"/>
    <w:rsid w:val="009B1F34"/>
    <w:rsid w:val="009B263B"/>
    <w:rsid w:val="009B2FC6"/>
    <w:rsid w:val="009B6185"/>
    <w:rsid w:val="009B6A43"/>
    <w:rsid w:val="009B6AD5"/>
    <w:rsid w:val="009B6C2E"/>
    <w:rsid w:val="009B6F0A"/>
    <w:rsid w:val="009B7D81"/>
    <w:rsid w:val="009C1696"/>
    <w:rsid w:val="009C217A"/>
    <w:rsid w:val="009C366F"/>
    <w:rsid w:val="009C3791"/>
    <w:rsid w:val="009C3C2E"/>
    <w:rsid w:val="009C62F1"/>
    <w:rsid w:val="009C6755"/>
    <w:rsid w:val="009C7392"/>
    <w:rsid w:val="009C76EE"/>
    <w:rsid w:val="009D0BEF"/>
    <w:rsid w:val="009D1847"/>
    <w:rsid w:val="009D23AC"/>
    <w:rsid w:val="009D3D02"/>
    <w:rsid w:val="009D3DA6"/>
    <w:rsid w:val="009D3E01"/>
    <w:rsid w:val="009D4431"/>
    <w:rsid w:val="009D520D"/>
    <w:rsid w:val="009D5EE6"/>
    <w:rsid w:val="009D61FF"/>
    <w:rsid w:val="009D664C"/>
    <w:rsid w:val="009D7740"/>
    <w:rsid w:val="009E0263"/>
    <w:rsid w:val="009E05EB"/>
    <w:rsid w:val="009E05FC"/>
    <w:rsid w:val="009E070E"/>
    <w:rsid w:val="009E1ADE"/>
    <w:rsid w:val="009E212E"/>
    <w:rsid w:val="009E2593"/>
    <w:rsid w:val="009E439C"/>
    <w:rsid w:val="009E504E"/>
    <w:rsid w:val="009E56D7"/>
    <w:rsid w:val="009E6D22"/>
    <w:rsid w:val="009E71BC"/>
    <w:rsid w:val="009E7B22"/>
    <w:rsid w:val="009E7F26"/>
    <w:rsid w:val="009F040B"/>
    <w:rsid w:val="009F0983"/>
    <w:rsid w:val="009F10BC"/>
    <w:rsid w:val="009F13D0"/>
    <w:rsid w:val="009F1749"/>
    <w:rsid w:val="009F19C7"/>
    <w:rsid w:val="009F2279"/>
    <w:rsid w:val="009F27E2"/>
    <w:rsid w:val="009F2A74"/>
    <w:rsid w:val="009F3AD2"/>
    <w:rsid w:val="009F3D8E"/>
    <w:rsid w:val="009F3DB6"/>
    <w:rsid w:val="009F422F"/>
    <w:rsid w:val="009F5769"/>
    <w:rsid w:val="009F6A13"/>
    <w:rsid w:val="009F6B64"/>
    <w:rsid w:val="009F7928"/>
    <w:rsid w:val="00A0135D"/>
    <w:rsid w:val="00A018F3"/>
    <w:rsid w:val="00A01F75"/>
    <w:rsid w:val="00A01FCF"/>
    <w:rsid w:val="00A022B1"/>
    <w:rsid w:val="00A02443"/>
    <w:rsid w:val="00A026CB"/>
    <w:rsid w:val="00A02EA5"/>
    <w:rsid w:val="00A03264"/>
    <w:rsid w:val="00A03612"/>
    <w:rsid w:val="00A04E2E"/>
    <w:rsid w:val="00A04F47"/>
    <w:rsid w:val="00A05ABB"/>
    <w:rsid w:val="00A07416"/>
    <w:rsid w:val="00A07672"/>
    <w:rsid w:val="00A10DC4"/>
    <w:rsid w:val="00A11330"/>
    <w:rsid w:val="00A113BE"/>
    <w:rsid w:val="00A116EB"/>
    <w:rsid w:val="00A11CCD"/>
    <w:rsid w:val="00A11EC4"/>
    <w:rsid w:val="00A12ACA"/>
    <w:rsid w:val="00A12F1F"/>
    <w:rsid w:val="00A1372F"/>
    <w:rsid w:val="00A14620"/>
    <w:rsid w:val="00A15098"/>
    <w:rsid w:val="00A15656"/>
    <w:rsid w:val="00A15803"/>
    <w:rsid w:val="00A16E36"/>
    <w:rsid w:val="00A16EC7"/>
    <w:rsid w:val="00A17240"/>
    <w:rsid w:val="00A17449"/>
    <w:rsid w:val="00A20777"/>
    <w:rsid w:val="00A20A05"/>
    <w:rsid w:val="00A21AD5"/>
    <w:rsid w:val="00A22B4C"/>
    <w:rsid w:val="00A23194"/>
    <w:rsid w:val="00A231E4"/>
    <w:rsid w:val="00A23397"/>
    <w:rsid w:val="00A2375C"/>
    <w:rsid w:val="00A273AE"/>
    <w:rsid w:val="00A27AA9"/>
    <w:rsid w:val="00A27CA7"/>
    <w:rsid w:val="00A30048"/>
    <w:rsid w:val="00A31762"/>
    <w:rsid w:val="00A3304E"/>
    <w:rsid w:val="00A33A5C"/>
    <w:rsid w:val="00A33D6E"/>
    <w:rsid w:val="00A34486"/>
    <w:rsid w:val="00A34853"/>
    <w:rsid w:val="00A34F6A"/>
    <w:rsid w:val="00A367CB"/>
    <w:rsid w:val="00A36C30"/>
    <w:rsid w:val="00A36D4F"/>
    <w:rsid w:val="00A4023F"/>
    <w:rsid w:val="00A40B3C"/>
    <w:rsid w:val="00A40E2E"/>
    <w:rsid w:val="00A43258"/>
    <w:rsid w:val="00A43C32"/>
    <w:rsid w:val="00A44B14"/>
    <w:rsid w:val="00A455E1"/>
    <w:rsid w:val="00A458A7"/>
    <w:rsid w:val="00A45F04"/>
    <w:rsid w:val="00A470DB"/>
    <w:rsid w:val="00A51828"/>
    <w:rsid w:val="00A51A21"/>
    <w:rsid w:val="00A522D6"/>
    <w:rsid w:val="00A525EB"/>
    <w:rsid w:val="00A52958"/>
    <w:rsid w:val="00A53729"/>
    <w:rsid w:val="00A53B55"/>
    <w:rsid w:val="00A544E5"/>
    <w:rsid w:val="00A54BDF"/>
    <w:rsid w:val="00A54D45"/>
    <w:rsid w:val="00A54F34"/>
    <w:rsid w:val="00A55C15"/>
    <w:rsid w:val="00A56A77"/>
    <w:rsid w:val="00A56E2A"/>
    <w:rsid w:val="00A61E99"/>
    <w:rsid w:val="00A6205C"/>
    <w:rsid w:val="00A6521A"/>
    <w:rsid w:val="00A65296"/>
    <w:rsid w:val="00A65F22"/>
    <w:rsid w:val="00A671D1"/>
    <w:rsid w:val="00A67216"/>
    <w:rsid w:val="00A6727E"/>
    <w:rsid w:val="00A673E4"/>
    <w:rsid w:val="00A67815"/>
    <w:rsid w:val="00A7030E"/>
    <w:rsid w:val="00A7175B"/>
    <w:rsid w:val="00A72A18"/>
    <w:rsid w:val="00A72EC0"/>
    <w:rsid w:val="00A73D71"/>
    <w:rsid w:val="00A740FD"/>
    <w:rsid w:val="00A742EB"/>
    <w:rsid w:val="00A75C10"/>
    <w:rsid w:val="00A76E00"/>
    <w:rsid w:val="00A76FBA"/>
    <w:rsid w:val="00A775DD"/>
    <w:rsid w:val="00A777F4"/>
    <w:rsid w:val="00A80AE2"/>
    <w:rsid w:val="00A80FD6"/>
    <w:rsid w:val="00A81112"/>
    <w:rsid w:val="00A82E09"/>
    <w:rsid w:val="00A83193"/>
    <w:rsid w:val="00A8359E"/>
    <w:rsid w:val="00A83DE8"/>
    <w:rsid w:val="00A8443D"/>
    <w:rsid w:val="00A845AD"/>
    <w:rsid w:val="00A8466E"/>
    <w:rsid w:val="00A84B08"/>
    <w:rsid w:val="00A84F3A"/>
    <w:rsid w:val="00A8580E"/>
    <w:rsid w:val="00A85D31"/>
    <w:rsid w:val="00A86296"/>
    <w:rsid w:val="00A868A3"/>
    <w:rsid w:val="00A86C4B"/>
    <w:rsid w:val="00A870DD"/>
    <w:rsid w:val="00A87949"/>
    <w:rsid w:val="00A87D3A"/>
    <w:rsid w:val="00A93F55"/>
    <w:rsid w:val="00A95EFA"/>
    <w:rsid w:val="00A95F91"/>
    <w:rsid w:val="00A96EE5"/>
    <w:rsid w:val="00A96F77"/>
    <w:rsid w:val="00A97C5E"/>
    <w:rsid w:val="00AA01AC"/>
    <w:rsid w:val="00AA0711"/>
    <w:rsid w:val="00AA1EC8"/>
    <w:rsid w:val="00AA27A0"/>
    <w:rsid w:val="00AA514B"/>
    <w:rsid w:val="00AA5968"/>
    <w:rsid w:val="00AA5FD8"/>
    <w:rsid w:val="00AA6413"/>
    <w:rsid w:val="00AA6B01"/>
    <w:rsid w:val="00AA73CA"/>
    <w:rsid w:val="00AA79FE"/>
    <w:rsid w:val="00AA7C29"/>
    <w:rsid w:val="00AB0B67"/>
    <w:rsid w:val="00AB0F04"/>
    <w:rsid w:val="00AB1280"/>
    <w:rsid w:val="00AB138A"/>
    <w:rsid w:val="00AB1979"/>
    <w:rsid w:val="00AB25A8"/>
    <w:rsid w:val="00AB2619"/>
    <w:rsid w:val="00AB305D"/>
    <w:rsid w:val="00AB33B4"/>
    <w:rsid w:val="00AB4662"/>
    <w:rsid w:val="00AB4ED7"/>
    <w:rsid w:val="00AB5568"/>
    <w:rsid w:val="00AB5CDB"/>
    <w:rsid w:val="00AB68A5"/>
    <w:rsid w:val="00AB72BA"/>
    <w:rsid w:val="00AB75E7"/>
    <w:rsid w:val="00AC02E0"/>
    <w:rsid w:val="00AC090E"/>
    <w:rsid w:val="00AC15E1"/>
    <w:rsid w:val="00AC2BD1"/>
    <w:rsid w:val="00AC2EBA"/>
    <w:rsid w:val="00AC395C"/>
    <w:rsid w:val="00AC6348"/>
    <w:rsid w:val="00AC659A"/>
    <w:rsid w:val="00AC65B6"/>
    <w:rsid w:val="00AC6F29"/>
    <w:rsid w:val="00AC7433"/>
    <w:rsid w:val="00AD0408"/>
    <w:rsid w:val="00AD0BDE"/>
    <w:rsid w:val="00AD0EFF"/>
    <w:rsid w:val="00AD1B99"/>
    <w:rsid w:val="00AD2AD3"/>
    <w:rsid w:val="00AD30B3"/>
    <w:rsid w:val="00AD400F"/>
    <w:rsid w:val="00AD422F"/>
    <w:rsid w:val="00AD5B8F"/>
    <w:rsid w:val="00AD6BE4"/>
    <w:rsid w:val="00AD6BE5"/>
    <w:rsid w:val="00AD77B6"/>
    <w:rsid w:val="00AE0446"/>
    <w:rsid w:val="00AE0C02"/>
    <w:rsid w:val="00AE1242"/>
    <w:rsid w:val="00AE2310"/>
    <w:rsid w:val="00AE2685"/>
    <w:rsid w:val="00AE3BB9"/>
    <w:rsid w:val="00AE3C61"/>
    <w:rsid w:val="00AE43CF"/>
    <w:rsid w:val="00AE4921"/>
    <w:rsid w:val="00AE6D3C"/>
    <w:rsid w:val="00AF006A"/>
    <w:rsid w:val="00AF071C"/>
    <w:rsid w:val="00AF1349"/>
    <w:rsid w:val="00AF1610"/>
    <w:rsid w:val="00AF2444"/>
    <w:rsid w:val="00AF27A9"/>
    <w:rsid w:val="00AF2846"/>
    <w:rsid w:val="00AF4FB5"/>
    <w:rsid w:val="00AF643E"/>
    <w:rsid w:val="00AF6869"/>
    <w:rsid w:val="00B016A1"/>
    <w:rsid w:val="00B01D34"/>
    <w:rsid w:val="00B01F33"/>
    <w:rsid w:val="00B03571"/>
    <w:rsid w:val="00B05B68"/>
    <w:rsid w:val="00B0677E"/>
    <w:rsid w:val="00B06F62"/>
    <w:rsid w:val="00B10A08"/>
    <w:rsid w:val="00B11F4A"/>
    <w:rsid w:val="00B133F2"/>
    <w:rsid w:val="00B13459"/>
    <w:rsid w:val="00B1386A"/>
    <w:rsid w:val="00B13F5B"/>
    <w:rsid w:val="00B14937"/>
    <w:rsid w:val="00B15FC1"/>
    <w:rsid w:val="00B1712A"/>
    <w:rsid w:val="00B171B9"/>
    <w:rsid w:val="00B17B7B"/>
    <w:rsid w:val="00B208B7"/>
    <w:rsid w:val="00B210F9"/>
    <w:rsid w:val="00B21DE8"/>
    <w:rsid w:val="00B225EC"/>
    <w:rsid w:val="00B230FC"/>
    <w:rsid w:val="00B23122"/>
    <w:rsid w:val="00B23EBF"/>
    <w:rsid w:val="00B247B0"/>
    <w:rsid w:val="00B249BD"/>
    <w:rsid w:val="00B2579B"/>
    <w:rsid w:val="00B27D74"/>
    <w:rsid w:val="00B30003"/>
    <w:rsid w:val="00B31672"/>
    <w:rsid w:val="00B328B6"/>
    <w:rsid w:val="00B334D9"/>
    <w:rsid w:val="00B34173"/>
    <w:rsid w:val="00B34CC0"/>
    <w:rsid w:val="00B376E4"/>
    <w:rsid w:val="00B37E51"/>
    <w:rsid w:val="00B405BE"/>
    <w:rsid w:val="00B40666"/>
    <w:rsid w:val="00B40A7C"/>
    <w:rsid w:val="00B40CE3"/>
    <w:rsid w:val="00B41635"/>
    <w:rsid w:val="00B41CDA"/>
    <w:rsid w:val="00B42A50"/>
    <w:rsid w:val="00B4324A"/>
    <w:rsid w:val="00B446DA"/>
    <w:rsid w:val="00B470DF"/>
    <w:rsid w:val="00B4734D"/>
    <w:rsid w:val="00B501AE"/>
    <w:rsid w:val="00B52064"/>
    <w:rsid w:val="00B521FC"/>
    <w:rsid w:val="00B52231"/>
    <w:rsid w:val="00B52379"/>
    <w:rsid w:val="00B5268C"/>
    <w:rsid w:val="00B52858"/>
    <w:rsid w:val="00B531F1"/>
    <w:rsid w:val="00B53833"/>
    <w:rsid w:val="00B54575"/>
    <w:rsid w:val="00B54A2A"/>
    <w:rsid w:val="00B5576B"/>
    <w:rsid w:val="00B55A8E"/>
    <w:rsid w:val="00B56636"/>
    <w:rsid w:val="00B56654"/>
    <w:rsid w:val="00B56AD0"/>
    <w:rsid w:val="00B579CC"/>
    <w:rsid w:val="00B6113F"/>
    <w:rsid w:val="00B616D6"/>
    <w:rsid w:val="00B61713"/>
    <w:rsid w:val="00B61790"/>
    <w:rsid w:val="00B620F3"/>
    <w:rsid w:val="00B62F9C"/>
    <w:rsid w:val="00B64DE5"/>
    <w:rsid w:val="00B65183"/>
    <w:rsid w:val="00B66818"/>
    <w:rsid w:val="00B66C6D"/>
    <w:rsid w:val="00B676FE"/>
    <w:rsid w:val="00B67C0E"/>
    <w:rsid w:val="00B704CD"/>
    <w:rsid w:val="00B71364"/>
    <w:rsid w:val="00B71445"/>
    <w:rsid w:val="00B7264F"/>
    <w:rsid w:val="00B72BB8"/>
    <w:rsid w:val="00B74A18"/>
    <w:rsid w:val="00B75001"/>
    <w:rsid w:val="00B750B4"/>
    <w:rsid w:val="00B77559"/>
    <w:rsid w:val="00B803C8"/>
    <w:rsid w:val="00B80EB3"/>
    <w:rsid w:val="00B82BBB"/>
    <w:rsid w:val="00B83CB5"/>
    <w:rsid w:val="00B842D3"/>
    <w:rsid w:val="00B84996"/>
    <w:rsid w:val="00B863A3"/>
    <w:rsid w:val="00B86DBD"/>
    <w:rsid w:val="00B900CB"/>
    <w:rsid w:val="00B905C0"/>
    <w:rsid w:val="00B915B5"/>
    <w:rsid w:val="00B91A92"/>
    <w:rsid w:val="00B9252E"/>
    <w:rsid w:val="00B92733"/>
    <w:rsid w:val="00B93865"/>
    <w:rsid w:val="00B938EE"/>
    <w:rsid w:val="00B93E82"/>
    <w:rsid w:val="00B94576"/>
    <w:rsid w:val="00B94AC0"/>
    <w:rsid w:val="00B956D2"/>
    <w:rsid w:val="00B95AEC"/>
    <w:rsid w:val="00B960B2"/>
    <w:rsid w:val="00B96262"/>
    <w:rsid w:val="00B97D1D"/>
    <w:rsid w:val="00BA0119"/>
    <w:rsid w:val="00BA037F"/>
    <w:rsid w:val="00BA0DD9"/>
    <w:rsid w:val="00BA0E2E"/>
    <w:rsid w:val="00BA21D5"/>
    <w:rsid w:val="00BA2212"/>
    <w:rsid w:val="00BA295A"/>
    <w:rsid w:val="00BA37A8"/>
    <w:rsid w:val="00BA3B2A"/>
    <w:rsid w:val="00BA5A3D"/>
    <w:rsid w:val="00BA5F1B"/>
    <w:rsid w:val="00BA5F43"/>
    <w:rsid w:val="00BA7F4B"/>
    <w:rsid w:val="00BB0F12"/>
    <w:rsid w:val="00BB10E1"/>
    <w:rsid w:val="00BB311B"/>
    <w:rsid w:val="00BB3D2B"/>
    <w:rsid w:val="00BB43B9"/>
    <w:rsid w:val="00BB547B"/>
    <w:rsid w:val="00BB55B9"/>
    <w:rsid w:val="00BB5751"/>
    <w:rsid w:val="00BB79F9"/>
    <w:rsid w:val="00BB7E7B"/>
    <w:rsid w:val="00BC04E0"/>
    <w:rsid w:val="00BC28DE"/>
    <w:rsid w:val="00BC3084"/>
    <w:rsid w:val="00BC3B28"/>
    <w:rsid w:val="00BC3F5B"/>
    <w:rsid w:val="00BC4768"/>
    <w:rsid w:val="00BC4D24"/>
    <w:rsid w:val="00BC50B6"/>
    <w:rsid w:val="00BC55C2"/>
    <w:rsid w:val="00BC5A6E"/>
    <w:rsid w:val="00BC7033"/>
    <w:rsid w:val="00BC73FF"/>
    <w:rsid w:val="00BC769E"/>
    <w:rsid w:val="00BD03BE"/>
    <w:rsid w:val="00BD03BF"/>
    <w:rsid w:val="00BD0B7C"/>
    <w:rsid w:val="00BD12BE"/>
    <w:rsid w:val="00BD1CB3"/>
    <w:rsid w:val="00BD2E5C"/>
    <w:rsid w:val="00BD5C44"/>
    <w:rsid w:val="00BD6857"/>
    <w:rsid w:val="00BD6E35"/>
    <w:rsid w:val="00BE06A3"/>
    <w:rsid w:val="00BE182B"/>
    <w:rsid w:val="00BE1888"/>
    <w:rsid w:val="00BE1983"/>
    <w:rsid w:val="00BE2177"/>
    <w:rsid w:val="00BE2BDB"/>
    <w:rsid w:val="00BE2E29"/>
    <w:rsid w:val="00BE32C9"/>
    <w:rsid w:val="00BE3E0B"/>
    <w:rsid w:val="00BE4B9C"/>
    <w:rsid w:val="00BE4EA5"/>
    <w:rsid w:val="00BE5138"/>
    <w:rsid w:val="00BE533D"/>
    <w:rsid w:val="00BE55BD"/>
    <w:rsid w:val="00BE58AC"/>
    <w:rsid w:val="00BE5CEB"/>
    <w:rsid w:val="00BE5E86"/>
    <w:rsid w:val="00BE61E6"/>
    <w:rsid w:val="00BE6BCA"/>
    <w:rsid w:val="00BE77B2"/>
    <w:rsid w:val="00BF010E"/>
    <w:rsid w:val="00BF0B3D"/>
    <w:rsid w:val="00BF15B4"/>
    <w:rsid w:val="00BF16F2"/>
    <w:rsid w:val="00BF186D"/>
    <w:rsid w:val="00BF1B46"/>
    <w:rsid w:val="00BF27DB"/>
    <w:rsid w:val="00BF2CB2"/>
    <w:rsid w:val="00BF4955"/>
    <w:rsid w:val="00BF5AF3"/>
    <w:rsid w:val="00BF672D"/>
    <w:rsid w:val="00BF7850"/>
    <w:rsid w:val="00BF7CB1"/>
    <w:rsid w:val="00C0016A"/>
    <w:rsid w:val="00C00BF1"/>
    <w:rsid w:val="00C016DD"/>
    <w:rsid w:val="00C01FCF"/>
    <w:rsid w:val="00C022E2"/>
    <w:rsid w:val="00C024E3"/>
    <w:rsid w:val="00C025A0"/>
    <w:rsid w:val="00C02D2E"/>
    <w:rsid w:val="00C02E1F"/>
    <w:rsid w:val="00C03E7A"/>
    <w:rsid w:val="00C03E98"/>
    <w:rsid w:val="00C042FD"/>
    <w:rsid w:val="00C05015"/>
    <w:rsid w:val="00C050FE"/>
    <w:rsid w:val="00C06027"/>
    <w:rsid w:val="00C062B1"/>
    <w:rsid w:val="00C07170"/>
    <w:rsid w:val="00C0731D"/>
    <w:rsid w:val="00C07AE3"/>
    <w:rsid w:val="00C1079B"/>
    <w:rsid w:val="00C1088F"/>
    <w:rsid w:val="00C10B84"/>
    <w:rsid w:val="00C10C0F"/>
    <w:rsid w:val="00C10D31"/>
    <w:rsid w:val="00C1146B"/>
    <w:rsid w:val="00C1377B"/>
    <w:rsid w:val="00C13A93"/>
    <w:rsid w:val="00C15A25"/>
    <w:rsid w:val="00C15C5B"/>
    <w:rsid w:val="00C15CDE"/>
    <w:rsid w:val="00C1606E"/>
    <w:rsid w:val="00C1642C"/>
    <w:rsid w:val="00C16A53"/>
    <w:rsid w:val="00C16DA8"/>
    <w:rsid w:val="00C179C5"/>
    <w:rsid w:val="00C211E0"/>
    <w:rsid w:val="00C22A7F"/>
    <w:rsid w:val="00C23B49"/>
    <w:rsid w:val="00C23BDD"/>
    <w:rsid w:val="00C24C23"/>
    <w:rsid w:val="00C2587E"/>
    <w:rsid w:val="00C25DF0"/>
    <w:rsid w:val="00C25F5F"/>
    <w:rsid w:val="00C26014"/>
    <w:rsid w:val="00C26568"/>
    <w:rsid w:val="00C26B9D"/>
    <w:rsid w:val="00C26BEF"/>
    <w:rsid w:val="00C26D77"/>
    <w:rsid w:val="00C27423"/>
    <w:rsid w:val="00C30571"/>
    <w:rsid w:val="00C31255"/>
    <w:rsid w:val="00C32A20"/>
    <w:rsid w:val="00C32C86"/>
    <w:rsid w:val="00C33AB9"/>
    <w:rsid w:val="00C3539C"/>
    <w:rsid w:val="00C353E8"/>
    <w:rsid w:val="00C401FA"/>
    <w:rsid w:val="00C40BDE"/>
    <w:rsid w:val="00C40F94"/>
    <w:rsid w:val="00C41E98"/>
    <w:rsid w:val="00C42FD5"/>
    <w:rsid w:val="00C43918"/>
    <w:rsid w:val="00C43FA8"/>
    <w:rsid w:val="00C442AC"/>
    <w:rsid w:val="00C4534E"/>
    <w:rsid w:val="00C4542E"/>
    <w:rsid w:val="00C4556A"/>
    <w:rsid w:val="00C45865"/>
    <w:rsid w:val="00C45D50"/>
    <w:rsid w:val="00C465D9"/>
    <w:rsid w:val="00C50C0D"/>
    <w:rsid w:val="00C51301"/>
    <w:rsid w:val="00C51C8F"/>
    <w:rsid w:val="00C51F91"/>
    <w:rsid w:val="00C5233B"/>
    <w:rsid w:val="00C53019"/>
    <w:rsid w:val="00C55862"/>
    <w:rsid w:val="00C56916"/>
    <w:rsid w:val="00C5706B"/>
    <w:rsid w:val="00C5752B"/>
    <w:rsid w:val="00C576EB"/>
    <w:rsid w:val="00C5779A"/>
    <w:rsid w:val="00C5794C"/>
    <w:rsid w:val="00C57B1C"/>
    <w:rsid w:val="00C60496"/>
    <w:rsid w:val="00C61D05"/>
    <w:rsid w:val="00C61D40"/>
    <w:rsid w:val="00C624A3"/>
    <w:rsid w:val="00C62BD9"/>
    <w:rsid w:val="00C62E08"/>
    <w:rsid w:val="00C63C81"/>
    <w:rsid w:val="00C644F5"/>
    <w:rsid w:val="00C6565B"/>
    <w:rsid w:val="00C656A6"/>
    <w:rsid w:val="00C6591E"/>
    <w:rsid w:val="00C65B6E"/>
    <w:rsid w:val="00C70932"/>
    <w:rsid w:val="00C70C66"/>
    <w:rsid w:val="00C71D83"/>
    <w:rsid w:val="00C723A1"/>
    <w:rsid w:val="00C73480"/>
    <w:rsid w:val="00C735E8"/>
    <w:rsid w:val="00C739FA"/>
    <w:rsid w:val="00C73A21"/>
    <w:rsid w:val="00C73C2B"/>
    <w:rsid w:val="00C740F9"/>
    <w:rsid w:val="00C741B4"/>
    <w:rsid w:val="00C74C06"/>
    <w:rsid w:val="00C763D1"/>
    <w:rsid w:val="00C76702"/>
    <w:rsid w:val="00C76DB3"/>
    <w:rsid w:val="00C76F25"/>
    <w:rsid w:val="00C77212"/>
    <w:rsid w:val="00C779B0"/>
    <w:rsid w:val="00C81BCE"/>
    <w:rsid w:val="00C81D49"/>
    <w:rsid w:val="00C81DB5"/>
    <w:rsid w:val="00C82408"/>
    <w:rsid w:val="00C824A6"/>
    <w:rsid w:val="00C8328A"/>
    <w:rsid w:val="00C838CF"/>
    <w:rsid w:val="00C83B86"/>
    <w:rsid w:val="00C84C3D"/>
    <w:rsid w:val="00C84FB9"/>
    <w:rsid w:val="00C86735"/>
    <w:rsid w:val="00C86E4F"/>
    <w:rsid w:val="00C8741A"/>
    <w:rsid w:val="00C8761C"/>
    <w:rsid w:val="00C90A8B"/>
    <w:rsid w:val="00C90AA1"/>
    <w:rsid w:val="00C91311"/>
    <w:rsid w:val="00C91673"/>
    <w:rsid w:val="00C93B1E"/>
    <w:rsid w:val="00C93FD1"/>
    <w:rsid w:val="00C9443F"/>
    <w:rsid w:val="00C94796"/>
    <w:rsid w:val="00C957AA"/>
    <w:rsid w:val="00C96FF0"/>
    <w:rsid w:val="00C97593"/>
    <w:rsid w:val="00C977E7"/>
    <w:rsid w:val="00CA02B0"/>
    <w:rsid w:val="00CA12C0"/>
    <w:rsid w:val="00CA1319"/>
    <w:rsid w:val="00CA1817"/>
    <w:rsid w:val="00CA26AF"/>
    <w:rsid w:val="00CA2F67"/>
    <w:rsid w:val="00CA38AD"/>
    <w:rsid w:val="00CA3E15"/>
    <w:rsid w:val="00CA4084"/>
    <w:rsid w:val="00CA455B"/>
    <w:rsid w:val="00CA4A11"/>
    <w:rsid w:val="00CA588D"/>
    <w:rsid w:val="00CA69F2"/>
    <w:rsid w:val="00CB06EC"/>
    <w:rsid w:val="00CB1BEC"/>
    <w:rsid w:val="00CB3CB1"/>
    <w:rsid w:val="00CB3E4E"/>
    <w:rsid w:val="00CB413B"/>
    <w:rsid w:val="00CB5543"/>
    <w:rsid w:val="00CB5C06"/>
    <w:rsid w:val="00CB5D29"/>
    <w:rsid w:val="00CB6478"/>
    <w:rsid w:val="00CB6C9B"/>
    <w:rsid w:val="00CC16D0"/>
    <w:rsid w:val="00CC17AC"/>
    <w:rsid w:val="00CC25CC"/>
    <w:rsid w:val="00CC2B08"/>
    <w:rsid w:val="00CC3E49"/>
    <w:rsid w:val="00CC4E9B"/>
    <w:rsid w:val="00CC4F05"/>
    <w:rsid w:val="00CC633B"/>
    <w:rsid w:val="00CC6ADE"/>
    <w:rsid w:val="00CC6DCA"/>
    <w:rsid w:val="00CC739C"/>
    <w:rsid w:val="00CC74B2"/>
    <w:rsid w:val="00CC77C1"/>
    <w:rsid w:val="00CC7910"/>
    <w:rsid w:val="00CC7DD3"/>
    <w:rsid w:val="00CD143B"/>
    <w:rsid w:val="00CD1B70"/>
    <w:rsid w:val="00CD28A0"/>
    <w:rsid w:val="00CD3CB5"/>
    <w:rsid w:val="00CD44A2"/>
    <w:rsid w:val="00CD4CE8"/>
    <w:rsid w:val="00CD4EEB"/>
    <w:rsid w:val="00CD5491"/>
    <w:rsid w:val="00CD556C"/>
    <w:rsid w:val="00CD5860"/>
    <w:rsid w:val="00CD61A5"/>
    <w:rsid w:val="00CD69AC"/>
    <w:rsid w:val="00CD6D64"/>
    <w:rsid w:val="00CD7DA5"/>
    <w:rsid w:val="00CE09CD"/>
    <w:rsid w:val="00CE107E"/>
    <w:rsid w:val="00CE1541"/>
    <w:rsid w:val="00CE19F4"/>
    <w:rsid w:val="00CE1A01"/>
    <w:rsid w:val="00CE1AC7"/>
    <w:rsid w:val="00CE1C1D"/>
    <w:rsid w:val="00CE1F46"/>
    <w:rsid w:val="00CE2CDD"/>
    <w:rsid w:val="00CE2F7F"/>
    <w:rsid w:val="00CE339D"/>
    <w:rsid w:val="00CE3D52"/>
    <w:rsid w:val="00CE5D7D"/>
    <w:rsid w:val="00CE66D6"/>
    <w:rsid w:val="00CE6B75"/>
    <w:rsid w:val="00CF0C1C"/>
    <w:rsid w:val="00CF0F4E"/>
    <w:rsid w:val="00CF15C9"/>
    <w:rsid w:val="00CF175F"/>
    <w:rsid w:val="00CF179A"/>
    <w:rsid w:val="00CF1C10"/>
    <w:rsid w:val="00CF569F"/>
    <w:rsid w:val="00CF6572"/>
    <w:rsid w:val="00CF6C37"/>
    <w:rsid w:val="00CF7523"/>
    <w:rsid w:val="00D00009"/>
    <w:rsid w:val="00D00498"/>
    <w:rsid w:val="00D008B6"/>
    <w:rsid w:val="00D01FF5"/>
    <w:rsid w:val="00D022B5"/>
    <w:rsid w:val="00D0288E"/>
    <w:rsid w:val="00D029A2"/>
    <w:rsid w:val="00D043A1"/>
    <w:rsid w:val="00D04A79"/>
    <w:rsid w:val="00D053AC"/>
    <w:rsid w:val="00D05E6D"/>
    <w:rsid w:val="00D05F11"/>
    <w:rsid w:val="00D06B8A"/>
    <w:rsid w:val="00D072A1"/>
    <w:rsid w:val="00D07355"/>
    <w:rsid w:val="00D07372"/>
    <w:rsid w:val="00D0772F"/>
    <w:rsid w:val="00D07D1E"/>
    <w:rsid w:val="00D07F7B"/>
    <w:rsid w:val="00D10E66"/>
    <w:rsid w:val="00D115DA"/>
    <w:rsid w:val="00D116BF"/>
    <w:rsid w:val="00D119C7"/>
    <w:rsid w:val="00D12830"/>
    <w:rsid w:val="00D12AFA"/>
    <w:rsid w:val="00D13898"/>
    <w:rsid w:val="00D14566"/>
    <w:rsid w:val="00D14A3B"/>
    <w:rsid w:val="00D155ED"/>
    <w:rsid w:val="00D159C7"/>
    <w:rsid w:val="00D15A9C"/>
    <w:rsid w:val="00D164D4"/>
    <w:rsid w:val="00D178B1"/>
    <w:rsid w:val="00D17998"/>
    <w:rsid w:val="00D202E0"/>
    <w:rsid w:val="00D20CCA"/>
    <w:rsid w:val="00D210C9"/>
    <w:rsid w:val="00D2240B"/>
    <w:rsid w:val="00D225C8"/>
    <w:rsid w:val="00D22EB1"/>
    <w:rsid w:val="00D22F1A"/>
    <w:rsid w:val="00D23565"/>
    <w:rsid w:val="00D24230"/>
    <w:rsid w:val="00D248AE"/>
    <w:rsid w:val="00D2507D"/>
    <w:rsid w:val="00D27C09"/>
    <w:rsid w:val="00D31349"/>
    <w:rsid w:val="00D314BB"/>
    <w:rsid w:val="00D31582"/>
    <w:rsid w:val="00D32758"/>
    <w:rsid w:val="00D330B9"/>
    <w:rsid w:val="00D33330"/>
    <w:rsid w:val="00D344D3"/>
    <w:rsid w:val="00D3483A"/>
    <w:rsid w:val="00D349CC"/>
    <w:rsid w:val="00D34E85"/>
    <w:rsid w:val="00D35888"/>
    <w:rsid w:val="00D358B8"/>
    <w:rsid w:val="00D36A21"/>
    <w:rsid w:val="00D40484"/>
    <w:rsid w:val="00D40B1A"/>
    <w:rsid w:val="00D4107A"/>
    <w:rsid w:val="00D41982"/>
    <w:rsid w:val="00D44889"/>
    <w:rsid w:val="00D45B96"/>
    <w:rsid w:val="00D4617E"/>
    <w:rsid w:val="00D462AE"/>
    <w:rsid w:val="00D47B17"/>
    <w:rsid w:val="00D50037"/>
    <w:rsid w:val="00D50BB3"/>
    <w:rsid w:val="00D50F50"/>
    <w:rsid w:val="00D51BF9"/>
    <w:rsid w:val="00D51E86"/>
    <w:rsid w:val="00D52234"/>
    <w:rsid w:val="00D52553"/>
    <w:rsid w:val="00D52B9B"/>
    <w:rsid w:val="00D569F4"/>
    <w:rsid w:val="00D573BF"/>
    <w:rsid w:val="00D61424"/>
    <w:rsid w:val="00D62552"/>
    <w:rsid w:val="00D625D4"/>
    <w:rsid w:val="00D63FE7"/>
    <w:rsid w:val="00D646A3"/>
    <w:rsid w:val="00D64744"/>
    <w:rsid w:val="00D64C5F"/>
    <w:rsid w:val="00D65896"/>
    <w:rsid w:val="00D66907"/>
    <w:rsid w:val="00D67747"/>
    <w:rsid w:val="00D702F8"/>
    <w:rsid w:val="00D7073B"/>
    <w:rsid w:val="00D70A11"/>
    <w:rsid w:val="00D7108E"/>
    <w:rsid w:val="00D7150C"/>
    <w:rsid w:val="00D71754"/>
    <w:rsid w:val="00D71764"/>
    <w:rsid w:val="00D72494"/>
    <w:rsid w:val="00D72867"/>
    <w:rsid w:val="00D7294C"/>
    <w:rsid w:val="00D732B4"/>
    <w:rsid w:val="00D7487E"/>
    <w:rsid w:val="00D74A73"/>
    <w:rsid w:val="00D758DA"/>
    <w:rsid w:val="00D77880"/>
    <w:rsid w:val="00D77BED"/>
    <w:rsid w:val="00D8040F"/>
    <w:rsid w:val="00D804A1"/>
    <w:rsid w:val="00D809C0"/>
    <w:rsid w:val="00D80A57"/>
    <w:rsid w:val="00D80DB0"/>
    <w:rsid w:val="00D81E04"/>
    <w:rsid w:val="00D82013"/>
    <w:rsid w:val="00D82CB0"/>
    <w:rsid w:val="00D83701"/>
    <w:rsid w:val="00D83DA6"/>
    <w:rsid w:val="00D83EBE"/>
    <w:rsid w:val="00D84732"/>
    <w:rsid w:val="00D847F4"/>
    <w:rsid w:val="00D8483C"/>
    <w:rsid w:val="00D85152"/>
    <w:rsid w:val="00D856C5"/>
    <w:rsid w:val="00D85B90"/>
    <w:rsid w:val="00D8635D"/>
    <w:rsid w:val="00D904C8"/>
    <w:rsid w:val="00D9058B"/>
    <w:rsid w:val="00D90EB5"/>
    <w:rsid w:val="00D91A9F"/>
    <w:rsid w:val="00D9286C"/>
    <w:rsid w:val="00D92B18"/>
    <w:rsid w:val="00D92D1F"/>
    <w:rsid w:val="00D942CE"/>
    <w:rsid w:val="00D949D8"/>
    <w:rsid w:val="00D94F47"/>
    <w:rsid w:val="00D95B33"/>
    <w:rsid w:val="00D9728F"/>
    <w:rsid w:val="00D97F57"/>
    <w:rsid w:val="00DA26CD"/>
    <w:rsid w:val="00DA28FF"/>
    <w:rsid w:val="00DA3689"/>
    <w:rsid w:val="00DA37FB"/>
    <w:rsid w:val="00DA383E"/>
    <w:rsid w:val="00DA39CF"/>
    <w:rsid w:val="00DA453F"/>
    <w:rsid w:val="00DA45B9"/>
    <w:rsid w:val="00DA4B1F"/>
    <w:rsid w:val="00DA572D"/>
    <w:rsid w:val="00DA62A8"/>
    <w:rsid w:val="00DA79D1"/>
    <w:rsid w:val="00DB0BA4"/>
    <w:rsid w:val="00DB1F07"/>
    <w:rsid w:val="00DB2635"/>
    <w:rsid w:val="00DB3195"/>
    <w:rsid w:val="00DB3223"/>
    <w:rsid w:val="00DB3A04"/>
    <w:rsid w:val="00DB4E9A"/>
    <w:rsid w:val="00DB5EE2"/>
    <w:rsid w:val="00DB6320"/>
    <w:rsid w:val="00DB6542"/>
    <w:rsid w:val="00DB67CC"/>
    <w:rsid w:val="00DB7C70"/>
    <w:rsid w:val="00DC0304"/>
    <w:rsid w:val="00DC03E6"/>
    <w:rsid w:val="00DC2376"/>
    <w:rsid w:val="00DC23A0"/>
    <w:rsid w:val="00DC2575"/>
    <w:rsid w:val="00DC2F05"/>
    <w:rsid w:val="00DC3B15"/>
    <w:rsid w:val="00DC4840"/>
    <w:rsid w:val="00DC58AD"/>
    <w:rsid w:val="00DC58E2"/>
    <w:rsid w:val="00DC5930"/>
    <w:rsid w:val="00DC5F45"/>
    <w:rsid w:val="00DC6923"/>
    <w:rsid w:val="00DC6C02"/>
    <w:rsid w:val="00DD00D8"/>
    <w:rsid w:val="00DD202E"/>
    <w:rsid w:val="00DD2269"/>
    <w:rsid w:val="00DD261B"/>
    <w:rsid w:val="00DD466E"/>
    <w:rsid w:val="00DD5EDC"/>
    <w:rsid w:val="00DD7BAC"/>
    <w:rsid w:val="00DE0D85"/>
    <w:rsid w:val="00DE26FD"/>
    <w:rsid w:val="00DE295D"/>
    <w:rsid w:val="00DE382F"/>
    <w:rsid w:val="00DE4979"/>
    <w:rsid w:val="00DE4A78"/>
    <w:rsid w:val="00DE4AAB"/>
    <w:rsid w:val="00DE6056"/>
    <w:rsid w:val="00DE6EA3"/>
    <w:rsid w:val="00DE7286"/>
    <w:rsid w:val="00DE7472"/>
    <w:rsid w:val="00DF0963"/>
    <w:rsid w:val="00DF1C68"/>
    <w:rsid w:val="00DF26FF"/>
    <w:rsid w:val="00DF381D"/>
    <w:rsid w:val="00DF4E4B"/>
    <w:rsid w:val="00DF5B59"/>
    <w:rsid w:val="00DF5E48"/>
    <w:rsid w:val="00DF65CE"/>
    <w:rsid w:val="00DF7DBA"/>
    <w:rsid w:val="00E00577"/>
    <w:rsid w:val="00E00C75"/>
    <w:rsid w:val="00E01479"/>
    <w:rsid w:val="00E070A2"/>
    <w:rsid w:val="00E073EF"/>
    <w:rsid w:val="00E1008D"/>
    <w:rsid w:val="00E109D8"/>
    <w:rsid w:val="00E11C24"/>
    <w:rsid w:val="00E11CA2"/>
    <w:rsid w:val="00E128A9"/>
    <w:rsid w:val="00E12CAB"/>
    <w:rsid w:val="00E1345E"/>
    <w:rsid w:val="00E146C0"/>
    <w:rsid w:val="00E14ADE"/>
    <w:rsid w:val="00E16065"/>
    <w:rsid w:val="00E16117"/>
    <w:rsid w:val="00E16405"/>
    <w:rsid w:val="00E210AB"/>
    <w:rsid w:val="00E211A3"/>
    <w:rsid w:val="00E2174F"/>
    <w:rsid w:val="00E21B25"/>
    <w:rsid w:val="00E228C8"/>
    <w:rsid w:val="00E22D51"/>
    <w:rsid w:val="00E2324B"/>
    <w:rsid w:val="00E23D08"/>
    <w:rsid w:val="00E24202"/>
    <w:rsid w:val="00E244F0"/>
    <w:rsid w:val="00E24FBB"/>
    <w:rsid w:val="00E251ED"/>
    <w:rsid w:val="00E25A43"/>
    <w:rsid w:val="00E25EAC"/>
    <w:rsid w:val="00E27781"/>
    <w:rsid w:val="00E30D7B"/>
    <w:rsid w:val="00E311A2"/>
    <w:rsid w:val="00E31593"/>
    <w:rsid w:val="00E3174A"/>
    <w:rsid w:val="00E31A8F"/>
    <w:rsid w:val="00E31D17"/>
    <w:rsid w:val="00E3272D"/>
    <w:rsid w:val="00E32DC3"/>
    <w:rsid w:val="00E3364A"/>
    <w:rsid w:val="00E34AF2"/>
    <w:rsid w:val="00E36AA4"/>
    <w:rsid w:val="00E36CCD"/>
    <w:rsid w:val="00E36E5F"/>
    <w:rsid w:val="00E37A12"/>
    <w:rsid w:val="00E37DF6"/>
    <w:rsid w:val="00E37E19"/>
    <w:rsid w:val="00E37EE7"/>
    <w:rsid w:val="00E40113"/>
    <w:rsid w:val="00E40ACF"/>
    <w:rsid w:val="00E40C90"/>
    <w:rsid w:val="00E41084"/>
    <w:rsid w:val="00E41146"/>
    <w:rsid w:val="00E414ED"/>
    <w:rsid w:val="00E4193B"/>
    <w:rsid w:val="00E41A66"/>
    <w:rsid w:val="00E4263A"/>
    <w:rsid w:val="00E427B5"/>
    <w:rsid w:val="00E42A36"/>
    <w:rsid w:val="00E43787"/>
    <w:rsid w:val="00E454FD"/>
    <w:rsid w:val="00E45CF6"/>
    <w:rsid w:val="00E469E5"/>
    <w:rsid w:val="00E4721A"/>
    <w:rsid w:val="00E477A0"/>
    <w:rsid w:val="00E52992"/>
    <w:rsid w:val="00E53816"/>
    <w:rsid w:val="00E55D2A"/>
    <w:rsid w:val="00E55FD9"/>
    <w:rsid w:val="00E57356"/>
    <w:rsid w:val="00E57E5A"/>
    <w:rsid w:val="00E60434"/>
    <w:rsid w:val="00E604C3"/>
    <w:rsid w:val="00E61DF6"/>
    <w:rsid w:val="00E620E2"/>
    <w:rsid w:val="00E625A6"/>
    <w:rsid w:val="00E628CF"/>
    <w:rsid w:val="00E62D24"/>
    <w:rsid w:val="00E639BE"/>
    <w:rsid w:val="00E644A7"/>
    <w:rsid w:val="00E651AF"/>
    <w:rsid w:val="00E65290"/>
    <w:rsid w:val="00E65747"/>
    <w:rsid w:val="00E663E7"/>
    <w:rsid w:val="00E67B93"/>
    <w:rsid w:val="00E67E0A"/>
    <w:rsid w:val="00E67EBE"/>
    <w:rsid w:val="00E67FBA"/>
    <w:rsid w:val="00E7020D"/>
    <w:rsid w:val="00E707BF"/>
    <w:rsid w:val="00E70D05"/>
    <w:rsid w:val="00E722DE"/>
    <w:rsid w:val="00E733D6"/>
    <w:rsid w:val="00E73A24"/>
    <w:rsid w:val="00E749D5"/>
    <w:rsid w:val="00E7558D"/>
    <w:rsid w:val="00E755EE"/>
    <w:rsid w:val="00E76DF9"/>
    <w:rsid w:val="00E77122"/>
    <w:rsid w:val="00E77302"/>
    <w:rsid w:val="00E80E38"/>
    <w:rsid w:val="00E81094"/>
    <w:rsid w:val="00E81AF7"/>
    <w:rsid w:val="00E82931"/>
    <w:rsid w:val="00E8422B"/>
    <w:rsid w:val="00E8463B"/>
    <w:rsid w:val="00E84BC7"/>
    <w:rsid w:val="00E84E86"/>
    <w:rsid w:val="00E850FE"/>
    <w:rsid w:val="00E86575"/>
    <w:rsid w:val="00E86A4F"/>
    <w:rsid w:val="00E86BC1"/>
    <w:rsid w:val="00E8707B"/>
    <w:rsid w:val="00E87594"/>
    <w:rsid w:val="00E876B7"/>
    <w:rsid w:val="00E90C8E"/>
    <w:rsid w:val="00E90D06"/>
    <w:rsid w:val="00E910A5"/>
    <w:rsid w:val="00E915E9"/>
    <w:rsid w:val="00E9178D"/>
    <w:rsid w:val="00E91984"/>
    <w:rsid w:val="00E91BDE"/>
    <w:rsid w:val="00E922D4"/>
    <w:rsid w:val="00E9262D"/>
    <w:rsid w:val="00E92DFF"/>
    <w:rsid w:val="00E93151"/>
    <w:rsid w:val="00E934FE"/>
    <w:rsid w:val="00E937D4"/>
    <w:rsid w:val="00E93B89"/>
    <w:rsid w:val="00E93CAC"/>
    <w:rsid w:val="00E940BD"/>
    <w:rsid w:val="00E94BBB"/>
    <w:rsid w:val="00E94E8C"/>
    <w:rsid w:val="00E958E6"/>
    <w:rsid w:val="00E95CDB"/>
    <w:rsid w:val="00E9654F"/>
    <w:rsid w:val="00E96FDA"/>
    <w:rsid w:val="00E97C7C"/>
    <w:rsid w:val="00EA01AB"/>
    <w:rsid w:val="00EA127E"/>
    <w:rsid w:val="00EA1784"/>
    <w:rsid w:val="00EA18A2"/>
    <w:rsid w:val="00EA1F7D"/>
    <w:rsid w:val="00EA1FF4"/>
    <w:rsid w:val="00EA262C"/>
    <w:rsid w:val="00EA2658"/>
    <w:rsid w:val="00EA27D7"/>
    <w:rsid w:val="00EA35BD"/>
    <w:rsid w:val="00EA3944"/>
    <w:rsid w:val="00EA4C61"/>
    <w:rsid w:val="00EA77A6"/>
    <w:rsid w:val="00EB0275"/>
    <w:rsid w:val="00EB0ED4"/>
    <w:rsid w:val="00EB2800"/>
    <w:rsid w:val="00EB3090"/>
    <w:rsid w:val="00EB319A"/>
    <w:rsid w:val="00EB3502"/>
    <w:rsid w:val="00EB36BE"/>
    <w:rsid w:val="00EB40AB"/>
    <w:rsid w:val="00EB450B"/>
    <w:rsid w:val="00EB5A7F"/>
    <w:rsid w:val="00EB65A6"/>
    <w:rsid w:val="00EB68A3"/>
    <w:rsid w:val="00EB6DFC"/>
    <w:rsid w:val="00EB7235"/>
    <w:rsid w:val="00EB725B"/>
    <w:rsid w:val="00EC1498"/>
    <w:rsid w:val="00EC382C"/>
    <w:rsid w:val="00EC3AD9"/>
    <w:rsid w:val="00EC3C0B"/>
    <w:rsid w:val="00EC3C67"/>
    <w:rsid w:val="00EC3EE0"/>
    <w:rsid w:val="00EC3F05"/>
    <w:rsid w:val="00EC4152"/>
    <w:rsid w:val="00EC441C"/>
    <w:rsid w:val="00EC4510"/>
    <w:rsid w:val="00EC4674"/>
    <w:rsid w:val="00EC51D0"/>
    <w:rsid w:val="00EC5F91"/>
    <w:rsid w:val="00EC64EB"/>
    <w:rsid w:val="00EC79E9"/>
    <w:rsid w:val="00EC7DB1"/>
    <w:rsid w:val="00EC7FE7"/>
    <w:rsid w:val="00ED0D30"/>
    <w:rsid w:val="00ED18F4"/>
    <w:rsid w:val="00ED21E7"/>
    <w:rsid w:val="00ED265A"/>
    <w:rsid w:val="00ED2CEE"/>
    <w:rsid w:val="00ED39F0"/>
    <w:rsid w:val="00ED4560"/>
    <w:rsid w:val="00ED4A66"/>
    <w:rsid w:val="00ED4B88"/>
    <w:rsid w:val="00ED4FC8"/>
    <w:rsid w:val="00ED59C4"/>
    <w:rsid w:val="00ED5C53"/>
    <w:rsid w:val="00ED65BF"/>
    <w:rsid w:val="00ED65F1"/>
    <w:rsid w:val="00ED6656"/>
    <w:rsid w:val="00EE101B"/>
    <w:rsid w:val="00EE1495"/>
    <w:rsid w:val="00EE151D"/>
    <w:rsid w:val="00EE16D5"/>
    <w:rsid w:val="00EE23BE"/>
    <w:rsid w:val="00EE2E29"/>
    <w:rsid w:val="00EE2FD0"/>
    <w:rsid w:val="00EE3BCF"/>
    <w:rsid w:val="00EE5352"/>
    <w:rsid w:val="00EE55E1"/>
    <w:rsid w:val="00EE5AFC"/>
    <w:rsid w:val="00EE5E13"/>
    <w:rsid w:val="00EE6E60"/>
    <w:rsid w:val="00EE7621"/>
    <w:rsid w:val="00EF0371"/>
    <w:rsid w:val="00EF0BDF"/>
    <w:rsid w:val="00EF0F55"/>
    <w:rsid w:val="00EF145D"/>
    <w:rsid w:val="00EF153C"/>
    <w:rsid w:val="00EF1F7F"/>
    <w:rsid w:val="00EF219A"/>
    <w:rsid w:val="00EF2746"/>
    <w:rsid w:val="00EF3CCE"/>
    <w:rsid w:val="00EF530C"/>
    <w:rsid w:val="00EF578E"/>
    <w:rsid w:val="00EF607E"/>
    <w:rsid w:val="00EF6484"/>
    <w:rsid w:val="00EF6611"/>
    <w:rsid w:val="00EF6F7A"/>
    <w:rsid w:val="00F008C0"/>
    <w:rsid w:val="00F00B15"/>
    <w:rsid w:val="00F02C4A"/>
    <w:rsid w:val="00F036E7"/>
    <w:rsid w:val="00F03B9C"/>
    <w:rsid w:val="00F04DE9"/>
    <w:rsid w:val="00F052BF"/>
    <w:rsid w:val="00F06CDE"/>
    <w:rsid w:val="00F07DFC"/>
    <w:rsid w:val="00F11326"/>
    <w:rsid w:val="00F11DBA"/>
    <w:rsid w:val="00F12C2E"/>
    <w:rsid w:val="00F12CF5"/>
    <w:rsid w:val="00F1403B"/>
    <w:rsid w:val="00F14483"/>
    <w:rsid w:val="00F146F6"/>
    <w:rsid w:val="00F15927"/>
    <w:rsid w:val="00F15A14"/>
    <w:rsid w:val="00F15B5E"/>
    <w:rsid w:val="00F16E06"/>
    <w:rsid w:val="00F176D4"/>
    <w:rsid w:val="00F2026F"/>
    <w:rsid w:val="00F207B0"/>
    <w:rsid w:val="00F22C4D"/>
    <w:rsid w:val="00F23389"/>
    <w:rsid w:val="00F24071"/>
    <w:rsid w:val="00F24C89"/>
    <w:rsid w:val="00F2563F"/>
    <w:rsid w:val="00F25743"/>
    <w:rsid w:val="00F25916"/>
    <w:rsid w:val="00F26B31"/>
    <w:rsid w:val="00F26C29"/>
    <w:rsid w:val="00F279AA"/>
    <w:rsid w:val="00F301E4"/>
    <w:rsid w:val="00F30292"/>
    <w:rsid w:val="00F30BEF"/>
    <w:rsid w:val="00F30FBC"/>
    <w:rsid w:val="00F318BC"/>
    <w:rsid w:val="00F32503"/>
    <w:rsid w:val="00F337A0"/>
    <w:rsid w:val="00F337B2"/>
    <w:rsid w:val="00F36061"/>
    <w:rsid w:val="00F369D9"/>
    <w:rsid w:val="00F3703A"/>
    <w:rsid w:val="00F372D7"/>
    <w:rsid w:val="00F40BB7"/>
    <w:rsid w:val="00F43033"/>
    <w:rsid w:val="00F4365D"/>
    <w:rsid w:val="00F4465F"/>
    <w:rsid w:val="00F457E2"/>
    <w:rsid w:val="00F46653"/>
    <w:rsid w:val="00F5007B"/>
    <w:rsid w:val="00F508BD"/>
    <w:rsid w:val="00F520B2"/>
    <w:rsid w:val="00F52644"/>
    <w:rsid w:val="00F52F61"/>
    <w:rsid w:val="00F53DED"/>
    <w:rsid w:val="00F53FDB"/>
    <w:rsid w:val="00F546AB"/>
    <w:rsid w:val="00F55319"/>
    <w:rsid w:val="00F5548D"/>
    <w:rsid w:val="00F56178"/>
    <w:rsid w:val="00F56F38"/>
    <w:rsid w:val="00F5789E"/>
    <w:rsid w:val="00F6043E"/>
    <w:rsid w:val="00F60D48"/>
    <w:rsid w:val="00F610A7"/>
    <w:rsid w:val="00F61253"/>
    <w:rsid w:val="00F612C6"/>
    <w:rsid w:val="00F619C7"/>
    <w:rsid w:val="00F61E8A"/>
    <w:rsid w:val="00F62EB6"/>
    <w:rsid w:val="00F6438B"/>
    <w:rsid w:val="00F64C46"/>
    <w:rsid w:val="00F655D6"/>
    <w:rsid w:val="00F66FA1"/>
    <w:rsid w:val="00F67239"/>
    <w:rsid w:val="00F67F3E"/>
    <w:rsid w:val="00F703BE"/>
    <w:rsid w:val="00F715ED"/>
    <w:rsid w:val="00F71B54"/>
    <w:rsid w:val="00F71F1D"/>
    <w:rsid w:val="00F72EE7"/>
    <w:rsid w:val="00F7315E"/>
    <w:rsid w:val="00F73C35"/>
    <w:rsid w:val="00F74CCF"/>
    <w:rsid w:val="00F75354"/>
    <w:rsid w:val="00F760F1"/>
    <w:rsid w:val="00F763EB"/>
    <w:rsid w:val="00F808C6"/>
    <w:rsid w:val="00F810EE"/>
    <w:rsid w:val="00F82C5F"/>
    <w:rsid w:val="00F82E0F"/>
    <w:rsid w:val="00F837E5"/>
    <w:rsid w:val="00F83F58"/>
    <w:rsid w:val="00F841E2"/>
    <w:rsid w:val="00F84397"/>
    <w:rsid w:val="00F84EC2"/>
    <w:rsid w:val="00F85C50"/>
    <w:rsid w:val="00F87DEB"/>
    <w:rsid w:val="00F9101B"/>
    <w:rsid w:val="00F91038"/>
    <w:rsid w:val="00F916B2"/>
    <w:rsid w:val="00F91A64"/>
    <w:rsid w:val="00F92A55"/>
    <w:rsid w:val="00F9468A"/>
    <w:rsid w:val="00F94ACC"/>
    <w:rsid w:val="00F94BDB"/>
    <w:rsid w:val="00F951FF"/>
    <w:rsid w:val="00FA0558"/>
    <w:rsid w:val="00FA1EFF"/>
    <w:rsid w:val="00FA2865"/>
    <w:rsid w:val="00FA29F4"/>
    <w:rsid w:val="00FA2E83"/>
    <w:rsid w:val="00FA2F2C"/>
    <w:rsid w:val="00FA31D8"/>
    <w:rsid w:val="00FA3C5F"/>
    <w:rsid w:val="00FA4297"/>
    <w:rsid w:val="00FA46BB"/>
    <w:rsid w:val="00FA4B61"/>
    <w:rsid w:val="00FA532E"/>
    <w:rsid w:val="00FA60FD"/>
    <w:rsid w:val="00FA6326"/>
    <w:rsid w:val="00FA6393"/>
    <w:rsid w:val="00FA6759"/>
    <w:rsid w:val="00FA6F47"/>
    <w:rsid w:val="00FA72D9"/>
    <w:rsid w:val="00FA760F"/>
    <w:rsid w:val="00FB0586"/>
    <w:rsid w:val="00FB0B36"/>
    <w:rsid w:val="00FB0B8E"/>
    <w:rsid w:val="00FB0DB4"/>
    <w:rsid w:val="00FB1563"/>
    <w:rsid w:val="00FB2333"/>
    <w:rsid w:val="00FB2B45"/>
    <w:rsid w:val="00FB4B8E"/>
    <w:rsid w:val="00FB5315"/>
    <w:rsid w:val="00FB598E"/>
    <w:rsid w:val="00FB5ACE"/>
    <w:rsid w:val="00FB5C20"/>
    <w:rsid w:val="00FB5C88"/>
    <w:rsid w:val="00FB5D7E"/>
    <w:rsid w:val="00FB6E05"/>
    <w:rsid w:val="00FB781B"/>
    <w:rsid w:val="00FB784A"/>
    <w:rsid w:val="00FC05E5"/>
    <w:rsid w:val="00FC099E"/>
    <w:rsid w:val="00FC0A26"/>
    <w:rsid w:val="00FC2026"/>
    <w:rsid w:val="00FC2AC0"/>
    <w:rsid w:val="00FC34A9"/>
    <w:rsid w:val="00FC40E5"/>
    <w:rsid w:val="00FC4225"/>
    <w:rsid w:val="00FD0AF2"/>
    <w:rsid w:val="00FD1244"/>
    <w:rsid w:val="00FD1C9D"/>
    <w:rsid w:val="00FD3AE3"/>
    <w:rsid w:val="00FD3FF7"/>
    <w:rsid w:val="00FD4369"/>
    <w:rsid w:val="00FD448C"/>
    <w:rsid w:val="00FD492E"/>
    <w:rsid w:val="00FD49DE"/>
    <w:rsid w:val="00FD4F29"/>
    <w:rsid w:val="00FD4F7A"/>
    <w:rsid w:val="00FD55DA"/>
    <w:rsid w:val="00FD5DB7"/>
    <w:rsid w:val="00FD6227"/>
    <w:rsid w:val="00FD6A4D"/>
    <w:rsid w:val="00FE0442"/>
    <w:rsid w:val="00FE24C9"/>
    <w:rsid w:val="00FE260B"/>
    <w:rsid w:val="00FE28AB"/>
    <w:rsid w:val="00FE34BC"/>
    <w:rsid w:val="00FE525D"/>
    <w:rsid w:val="00FE5869"/>
    <w:rsid w:val="00FE5AF9"/>
    <w:rsid w:val="00FE6195"/>
    <w:rsid w:val="00FE6AAA"/>
    <w:rsid w:val="00FE74B9"/>
    <w:rsid w:val="00FE7B52"/>
    <w:rsid w:val="00FE7BD3"/>
    <w:rsid w:val="00FF18D3"/>
    <w:rsid w:val="00FF2762"/>
    <w:rsid w:val="00FF27A7"/>
    <w:rsid w:val="00FF2D6B"/>
    <w:rsid w:val="00FF371B"/>
    <w:rsid w:val="00FF375B"/>
    <w:rsid w:val="00FF382E"/>
    <w:rsid w:val="00FF3A7C"/>
    <w:rsid w:val="00FF3AEF"/>
    <w:rsid w:val="00FF4B1A"/>
    <w:rsid w:val="00FF4C5D"/>
    <w:rsid w:val="00FF5256"/>
    <w:rsid w:val="00FF5481"/>
    <w:rsid w:val="00FF70C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7D68E8"/>
  <w15:docId w15:val="{1B5D4B75-A2B7-4299-8851-A58457E11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6F0"/>
    <w:pPr>
      <w:keepNext/>
      <w:keepLines/>
      <w:numPr>
        <w:numId w:val="2"/>
      </w:numPr>
      <w:spacing w:before="360" w:after="120"/>
      <w:ind w:left="432"/>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0676F0"/>
    <w:pPr>
      <w:keepNext/>
      <w:keepLines/>
      <w:numPr>
        <w:ilvl w:val="1"/>
        <w:numId w:val="2"/>
      </w:numPr>
      <w:spacing w:before="160" w:after="120"/>
      <w:ind w:left="576"/>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76F0"/>
    <w:pPr>
      <w:keepNext/>
      <w:keepLines/>
      <w:numPr>
        <w:ilvl w:val="2"/>
        <w:numId w:val="2"/>
      </w:numPr>
      <w:spacing w:before="160" w:after="120"/>
      <w:outlineLvl w:val="2"/>
    </w:pPr>
    <w:rPr>
      <w:rFonts w:ascii="Arial" w:eastAsiaTheme="majorEastAsia" w:hAnsi="Arial"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76F0"/>
    <w:pPr>
      <w:keepNext/>
      <w:keepLines/>
      <w:numPr>
        <w:ilvl w:val="3"/>
        <w:numId w:val="2"/>
      </w:numPr>
      <w:spacing w:before="160" w:after="12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F56E9"/>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F56E9"/>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F56E9"/>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F56E9"/>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F56E9"/>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4C1C67"/>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4C1C67"/>
    <w:rPr>
      <w:rFonts w:eastAsiaTheme="minorEastAsia"/>
      <w:lang w:eastAsia="de-DE"/>
    </w:rPr>
  </w:style>
  <w:style w:type="paragraph" w:styleId="Sprechblasentext">
    <w:name w:val="Balloon Text"/>
    <w:basedOn w:val="Standard"/>
    <w:link w:val="SprechblasentextZchn"/>
    <w:uiPriority w:val="99"/>
    <w:semiHidden/>
    <w:unhideWhenUsed/>
    <w:rsid w:val="004C1C6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C1C67"/>
    <w:rPr>
      <w:rFonts w:ascii="Segoe UI" w:hAnsi="Segoe UI" w:cs="Segoe UI"/>
      <w:sz w:val="18"/>
      <w:szCs w:val="18"/>
    </w:rPr>
  </w:style>
  <w:style w:type="character" w:customStyle="1" w:styleId="berschrift1Zchn">
    <w:name w:val="Überschrift 1 Zchn"/>
    <w:basedOn w:val="Absatz-Standardschriftart"/>
    <w:link w:val="berschrift1"/>
    <w:uiPriority w:val="9"/>
    <w:rsid w:val="000676F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C1C67"/>
    <w:pPr>
      <w:outlineLvl w:val="9"/>
    </w:pPr>
    <w:rPr>
      <w:lang w:eastAsia="de-DE"/>
    </w:rPr>
  </w:style>
  <w:style w:type="character" w:customStyle="1" w:styleId="berschrift2Zchn">
    <w:name w:val="Überschrift 2 Zchn"/>
    <w:basedOn w:val="Absatz-Standardschriftart"/>
    <w:link w:val="berschrift2"/>
    <w:uiPriority w:val="9"/>
    <w:rsid w:val="000676F0"/>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4C1C67"/>
    <w:pPr>
      <w:spacing w:after="100"/>
    </w:pPr>
  </w:style>
  <w:style w:type="paragraph" w:styleId="Verzeichnis2">
    <w:name w:val="toc 2"/>
    <w:basedOn w:val="Standard"/>
    <w:next w:val="Standard"/>
    <w:autoRedefine/>
    <w:uiPriority w:val="39"/>
    <w:unhideWhenUsed/>
    <w:rsid w:val="004C1C67"/>
    <w:pPr>
      <w:spacing w:after="100"/>
      <w:ind w:left="220"/>
    </w:pPr>
  </w:style>
  <w:style w:type="character" w:styleId="Hyperlink">
    <w:name w:val="Hyperlink"/>
    <w:basedOn w:val="Absatz-Standardschriftart"/>
    <w:uiPriority w:val="99"/>
    <w:unhideWhenUsed/>
    <w:rsid w:val="004C1C67"/>
    <w:rPr>
      <w:color w:val="0563C1" w:themeColor="hyperlink"/>
      <w:u w:val="single"/>
    </w:rPr>
  </w:style>
  <w:style w:type="character" w:customStyle="1" w:styleId="berschrift3Zchn">
    <w:name w:val="Überschrift 3 Zchn"/>
    <w:basedOn w:val="Absatz-Standardschriftart"/>
    <w:link w:val="berschrift3"/>
    <w:uiPriority w:val="9"/>
    <w:rsid w:val="000676F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0676F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F56E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F56E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F56E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F56E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F56E9"/>
    <w:rPr>
      <w:rFonts w:asciiTheme="majorHAnsi" w:eastAsiaTheme="majorEastAsia" w:hAnsiTheme="majorHAnsi" w:cstheme="majorBidi"/>
      <w:i/>
      <w:iCs/>
      <w:color w:val="272727" w:themeColor="text1" w:themeTint="D8"/>
      <w:sz w:val="21"/>
      <w:szCs w:val="21"/>
    </w:rPr>
  </w:style>
  <w:style w:type="paragraph" w:styleId="Titel">
    <w:name w:val="Title"/>
    <w:basedOn w:val="Standard"/>
    <w:next w:val="Standard"/>
    <w:link w:val="TitelZchn"/>
    <w:uiPriority w:val="10"/>
    <w:qFormat/>
    <w:rsid w:val="008F56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F56E9"/>
    <w:rPr>
      <w:rFonts w:asciiTheme="majorHAnsi" w:eastAsiaTheme="majorEastAsia" w:hAnsiTheme="majorHAnsi" w:cstheme="majorBidi"/>
      <w:spacing w:val="-10"/>
      <w:kern w:val="28"/>
      <w:sz w:val="56"/>
      <w:szCs w:val="56"/>
    </w:rPr>
  </w:style>
  <w:style w:type="paragraph" w:styleId="Listenabsatz">
    <w:name w:val="List Paragraph"/>
    <w:basedOn w:val="Standard"/>
    <w:link w:val="ListenabsatzZchn"/>
    <w:uiPriority w:val="34"/>
    <w:qFormat/>
    <w:rsid w:val="007E67E4"/>
    <w:pPr>
      <w:ind w:left="720"/>
      <w:contextualSpacing/>
    </w:pPr>
  </w:style>
  <w:style w:type="paragraph" w:styleId="Kopfzeile">
    <w:name w:val="header"/>
    <w:basedOn w:val="Standard"/>
    <w:link w:val="KopfzeileZchn"/>
    <w:uiPriority w:val="99"/>
    <w:unhideWhenUsed/>
    <w:rsid w:val="00D410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4107A"/>
  </w:style>
  <w:style w:type="paragraph" w:styleId="Fuzeile">
    <w:name w:val="footer"/>
    <w:basedOn w:val="Standard"/>
    <w:link w:val="FuzeileZchn"/>
    <w:uiPriority w:val="99"/>
    <w:unhideWhenUsed/>
    <w:rsid w:val="00D410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4107A"/>
  </w:style>
  <w:style w:type="paragraph" w:styleId="Beschriftung">
    <w:name w:val="caption"/>
    <w:basedOn w:val="Standard"/>
    <w:next w:val="Standard"/>
    <w:uiPriority w:val="35"/>
    <w:unhideWhenUsed/>
    <w:qFormat/>
    <w:rsid w:val="00FA72D9"/>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FA72D9"/>
    <w:pPr>
      <w:spacing w:after="0"/>
    </w:pPr>
  </w:style>
  <w:style w:type="paragraph" w:styleId="HTMLVorformatiert">
    <w:name w:val="HTML Preformatted"/>
    <w:basedOn w:val="Standard"/>
    <w:link w:val="HTMLVorformatiertZchn"/>
    <w:uiPriority w:val="99"/>
    <w:unhideWhenUsed/>
    <w:rsid w:val="000B7F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0B7F9F"/>
    <w:rPr>
      <w:rFonts w:ascii="Courier New" w:eastAsia="Times New Roman" w:hAnsi="Courier New" w:cs="Courier New"/>
      <w:sz w:val="20"/>
      <w:szCs w:val="20"/>
      <w:lang w:eastAsia="de-DE"/>
    </w:rPr>
  </w:style>
  <w:style w:type="character" w:customStyle="1" w:styleId="gd15mcfceub">
    <w:name w:val="gd15mcfceub"/>
    <w:basedOn w:val="Absatz-Standardschriftart"/>
    <w:rsid w:val="000B7F9F"/>
  </w:style>
  <w:style w:type="character" w:customStyle="1" w:styleId="NichtaufgelsteErwhnung1">
    <w:name w:val="Nicht aufgelöste Erwähnung1"/>
    <w:basedOn w:val="Absatz-Standardschriftart"/>
    <w:uiPriority w:val="99"/>
    <w:semiHidden/>
    <w:unhideWhenUsed/>
    <w:rsid w:val="00C5706B"/>
    <w:rPr>
      <w:color w:val="605E5C"/>
      <w:shd w:val="clear" w:color="auto" w:fill="E1DFDD"/>
    </w:rPr>
  </w:style>
  <w:style w:type="character" w:styleId="Hervorhebung">
    <w:name w:val="Emphasis"/>
    <w:basedOn w:val="Absatz-Standardschriftart"/>
    <w:uiPriority w:val="20"/>
    <w:qFormat/>
    <w:rsid w:val="00C024E3"/>
    <w:rPr>
      <w:i/>
      <w:iCs/>
    </w:rPr>
  </w:style>
  <w:style w:type="paragraph" w:customStyle="1" w:styleId="berschriftenunnummeriert">
    <w:name w:val="Überschriften unnummeriert"/>
    <w:basedOn w:val="berschrift1"/>
    <w:qFormat/>
    <w:rsid w:val="00604C28"/>
    <w:pPr>
      <w:numPr>
        <w:numId w:val="0"/>
      </w:numPr>
      <w:contextualSpacing/>
    </w:pPr>
    <w:rPr>
      <w:rFonts w:ascii="Arial" w:hAnsi="Arial"/>
      <w:lang w:val="en-GB"/>
    </w:rPr>
  </w:style>
  <w:style w:type="character" w:customStyle="1" w:styleId="source-link">
    <w:name w:val="source-link"/>
    <w:basedOn w:val="Absatz-Standardschriftart"/>
    <w:rsid w:val="00EC7FE7"/>
  </w:style>
  <w:style w:type="character" w:styleId="Platzhaltertext">
    <w:name w:val="Placeholder Text"/>
    <w:basedOn w:val="Absatz-Standardschriftart"/>
    <w:uiPriority w:val="99"/>
    <w:semiHidden/>
    <w:rsid w:val="009E504E"/>
    <w:rPr>
      <w:color w:val="808080"/>
    </w:rPr>
  </w:style>
  <w:style w:type="paragraph" w:customStyle="1" w:styleId="CitaviBibliographyHeading">
    <w:name w:val="Citavi Bibliography Heading"/>
    <w:basedOn w:val="Listenabsatz"/>
    <w:link w:val="CitaviBibliographyHeadingZchn"/>
    <w:uiPriority w:val="99"/>
    <w:rsid w:val="009E504E"/>
    <w:pPr>
      <w:ind w:left="1440" w:hanging="360"/>
    </w:pPr>
    <w:rPr>
      <w:lang w:val="en-GB"/>
    </w:rPr>
  </w:style>
  <w:style w:type="character" w:customStyle="1" w:styleId="ListenabsatzZchn">
    <w:name w:val="Listenabsatz Zchn"/>
    <w:basedOn w:val="Absatz-Standardschriftart"/>
    <w:link w:val="Listenabsatz"/>
    <w:uiPriority w:val="34"/>
    <w:rsid w:val="009E504E"/>
  </w:style>
  <w:style w:type="character" w:customStyle="1" w:styleId="CitaviBibliographyHeadingZchn">
    <w:name w:val="Citavi Bibliography Heading Zchn"/>
    <w:basedOn w:val="ListenabsatzZchn"/>
    <w:link w:val="CitaviBibliographyHeading"/>
    <w:uiPriority w:val="99"/>
    <w:rsid w:val="009E504E"/>
    <w:rPr>
      <w:lang w:val="en-GB"/>
    </w:rPr>
  </w:style>
  <w:style w:type="paragraph" w:customStyle="1" w:styleId="CitaviBibliographyEntry">
    <w:name w:val="Citavi Bibliography Entry"/>
    <w:basedOn w:val="Listenabsatz"/>
    <w:link w:val="CitaviBibliographyEntryZchn"/>
    <w:uiPriority w:val="99"/>
    <w:rsid w:val="00C025A0"/>
    <w:pPr>
      <w:numPr>
        <w:ilvl w:val="1"/>
        <w:numId w:val="13"/>
      </w:numPr>
      <w:spacing w:after="120"/>
      <w:ind w:left="709" w:hanging="709"/>
      <w:contextualSpacing w:val="0"/>
    </w:pPr>
    <w:rPr>
      <w:rFonts w:ascii="Arial" w:hAnsi="Arial"/>
      <w:lang w:val="en-GB"/>
    </w:rPr>
  </w:style>
  <w:style w:type="character" w:customStyle="1" w:styleId="CitaviBibliographyEntryZchn">
    <w:name w:val="Citavi Bibliography Entry Zchn"/>
    <w:basedOn w:val="ListenabsatzZchn"/>
    <w:link w:val="CitaviBibliographyEntry"/>
    <w:uiPriority w:val="99"/>
    <w:rsid w:val="00C025A0"/>
    <w:rPr>
      <w:rFonts w:ascii="Arial" w:hAnsi="Arial"/>
      <w:lang w:val="en-GB"/>
    </w:rPr>
  </w:style>
  <w:style w:type="paragraph" w:customStyle="1" w:styleId="CitaviChapterBibliographyHeading">
    <w:name w:val="Citavi Chapter Bibliography Heading"/>
    <w:basedOn w:val="berschrift2"/>
    <w:link w:val="CitaviChapterBibliographyHeadingZchn"/>
    <w:uiPriority w:val="99"/>
    <w:rsid w:val="00306DDA"/>
  </w:style>
  <w:style w:type="character" w:customStyle="1" w:styleId="CitaviChapterBibliographyHeadingZchn">
    <w:name w:val="Citavi Chapter Bibliography Heading Zchn"/>
    <w:basedOn w:val="Absatz-Standardschriftart"/>
    <w:link w:val="CitaviChapterBibliographyHeading"/>
    <w:uiPriority w:val="99"/>
    <w:rsid w:val="00306DD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306DDA"/>
    <w:pPr>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306DDA"/>
    <w:rPr>
      <w:rFonts w:asciiTheme="majorHAnsi" w:eastAsiaTheme="majorEastAsia" w:hAnsiTheme="majorHAnsi" w:cstheme="majorBidi"/>
      <w:color w:val="2F5496" w:themeColor="accent1" w:themeShade="BF"/>
      <w:sz w:val="26"/>
      <w:szCs w:val="26"/>
      <w:lang w:val="en-GB"/>
    </w:rPr>
  </w:style>
  <w:style w:type="paragraph" w:customStyle="1" w:styleId="CitaviBibliographySubheading2">
    <w:name w:val="Citavi Bibliography Subheading 2"/>
    <w:basedOn w:val="berschrift3"/>
    <w:link w:val="CitaviBibliographySubheading2Zchn"/>
    <w:uiPriority w:val="99"/>
    <w:rsid w:val="00306DDA"/>
    <w:pPr>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306DDA"/>
    <w:rPr>
      <w:rFonts w:asciiTheme="majorHAnsi" w:eastAsiaTheme="majorEastAsia" w:hAnsiTheme="majorHAnsi" w:cstheme="majorBidi"/>
      <w:color w:val="1F3763" w:themeColor="accent1" w:themeShade="7F"/>
      <w:sz w:val="24"/>
      <w:szCs w:val="24"/>
      <w:lang w:val="en-GB"/>
    </w:rPr>
  </w:style>
  <w:style w:type="paragraph" w:customStyle="1" w:styleId="CitaviBibliographySubheading3">
    <w:name w:val="Citavi Bibliography Subheading 3"/>
    <w:basedOn w:val="berschrift4"/>
    <w:link w:val="CitaviBibliographySubheading3Zchn"/>
    <w:uiPriority w:val="99"/>
    <w:rsid w:val="00306DDA"/>
    <w:pPr>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306DDA"/>
    <w:rPr>
      <w:rFonts w:asciiTheme="majorHAnsi" w:eastAsiaTheme="majorEastAsia" w:hAnsiTheme="majorHAnsi" w:cstheme="majorBidi"/>
      <w:i/>
      <w:iCs/>
      <w:color w:val="2F5496" w:themeColor="accent1" w:themeShade="BF"/>
      <w:lang w:val="en-GB"/>
    </w:rPr>
  </w:style>
  <w:style w:type="paragraph" w:customStyle="1" w:styleId="CitaviBibliographySubheading4">
    <w:name w:val="Citavi Bibliography Subheading 4"/>
    <w:basedOn w:val="berschrift5"/>
    <w:link w:val="CitaviBibliographySubheading4Zchn"/>
    <w:uiPriority w:val="99"/>
    <w:rsid w:val="00306DDA"/>
    <w:pPr>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306DDA"/>
    <w:rPr>
      <w:rFonts w:asciiTheme="majorHAnsi" w:eastAsiaTheme="majorEastAsia" w:hAnsiTheme="majorHAnsi" w:cstheme="majorBidi"/>
      <w:color w:val="2F5496" w:themeColor="accent1" w:themeShade="BF"/>
      <w:lang w:val="en-GB"/>
    </w:rPr>
  </w:style>
  <w:style w:type="paragraph" w:customStyle="1" w:styleId="CitaviBibliographySubheading5">
    <w:name w:val="Citavi Bibliography Subheading 5"/>
    <w:basedOn w:val="berschrift6"/>
    <w:link w:val="CitaviBibliographySubheading5Zchn"/>
    <w:uiPriority w:val="99"/>
    <w:rsid w:val="00306DDA"/>
    <w:pPr>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306DDA"/>
    <w:rPr>
      <w:rFonts w:asciiTheme="majorHAnsi" w:eastAsiaTheme="majorEastAsia" w:hAnsiTheme="majorHAnsi" w:cstheme="majorBidi"/>
      <w:color w:val="1F3763" w:themeColor="accent1" w:themeShade="7F"/>
      <w:lang w:val="en-GB"/>
    </w:rPr>
  </w:style>
  <w:style w:type="paragraph" w:customStyle="1" w:styleId="CitaviBibliographySubheading6">
    <w:name w:val="Citavi Bibliography Subheading 6"/>
    <w:basedOn w:val="berschrift7"/>
    <w:link w:val="CitaviBibliographySubheading6Zchn"/>
    <w:uiPriority w:val="99"/>
    <w:rsid w:val="00306DDA"/>
    <w:pPr>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306DDA"/>
    <w:rPr>
      <w:rFonts w:asciiTheme="majorHAnsi" w:eastAsiaTheme="majorEastAsia" w:hAnsiTheme="majorHAnsi" w:cstheme="majorBidi"/>
      <w:i/>
      <w:iCs/>
      <w:color w:val="1F3763" w:themeColor="accent1" w:themeShade="7F"/>
      <w:lang w:val="en-GB"/>
    </w:rPr>
  </w:style>
  <w:style w:type="paragraph" w:customStyle="1" w:styleId="CitaviBibliographySubheading7">
    <w:name w:val="Citavi Bibliography Subheading 7"/>
    <w:basedOn w:val="berschrift8"/>
    <w:link w:val="CitaviBibliographySubheading7Zchn"/>
    <w:uiPriority w:val="99"/>
    <w:rsid w:val="00306DDA"/>
    <w:pPr>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306DDA"/>
    <w:rPr>
      <w:rFonts w:asciiTheme="majorHAnsi" w:eastAsiaTheme="majorEastAsia" w:hAnsiTheme="majorHAnsi" w:cstheme="majorBidi"/>
      <w:color w:val="272727" w:themeColor="text1" w:themeTint="D8"/>
      <w:sz w:val="21"/>
      <w:szCs w:val="21"/>
      <w:lang w:val="en-GB"/>
    </w:rPr>
  </w:style>
  <w:style w:type="paragraph" w:customStyle="1" w:styleId="CitaviBibliographySubheading8">
    <w:name w:val="Citavi Bibliography Subheading 8"/>
    <w:basedOn w:val="berschrift9"/>
    <w:link w:val="CitaviBibliographySubheading8Zchn"/>
    <w:uiPriority w:val="99"/>
    <w:rsid w:val="00306DDA"/>
    <w:pPr>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306DDA"/>
    <w:rPr>
      <w:rFonts w:asciiTheme="majorHAnsi" w:eastAsiaTheme="majorEastAsia" w:hAnsiTheme="majorHAnsi" w:cstheme="majorBidi"/>
      <w:i/>
      <w:iCs/>
      <w:color w:val="272727" w:themeColor="text1" w:themeTint="D8"/>
      <w:sz w:val="21"/>
      <w:szCs w:val="21"/>
      <w:lang w:val="en-GB"/>
    </w:rPr>
  </w:style>
  <w:style w:type="paragraph" w:styleId="Verzeichnis3">
    <w:name w:val="toc 3"/>
    <w:basedOn w:val="Standard"/>
    <w:next w:val="Standard"/>
    <w:autoRedefine/>
    <w:uiPriority w:val="39"/>
    <w:unhideWhenUsed/>
    <w:rsid w:val="0038759A"/>
    <w:pPr>
      <w:spacing w:after="100"/>
      <w:ind w:left="440"/>
    </w:pPr>
  </w:style>
  <w:style w:type="paragraph" w:styleId="Literaturverzeichnis">
    <w:name w:val="Bibliography"/>
    <w:basedOn w:val="Standard"/>
    <w:next w:val="Standard"/>
    <w:uiPriority w:val="37"/>
    <w:semiHidden/>
    <w:unhideWhenUsed/>
    <w:rsid w:val="00A742EB"/>
  </w:style>
  <w:style w:type="character" w:styleId="Buchtitel">
    <w:name w:val="Book Title"/>
    <w:basedOn w:val="Absatz-Standardschriftart"/>
    <w:uiPriority w:val="33"/>
    <w:qFormat/>
    <w:rsid w:val="00A742EB"/>
    <w:rPr>
      <w:b/>
      <w:bCs/>
      <w:i/>
      <w:iCs/>
      <w:spacing w:val="5"/>
    </w:rPr>
  </w:style>
  <w:style w:type="character" w:styleId="IntensiverVerweis">
    <w:name w:val="Intense Reference"/>
    <w:basedOn w:val="Absatz-Standardschriftart"/>
    <w:uiPriority w:val="32"/>
    <w:qFormat/>
    <w:rsid w:val="00A742EB"/>
    <w:rPr>
      <w:b/>
      <w:bCs/>
      <w:smallCaps/>
      <w:color w:val="4472C4" w:themeColor="accent1"/>
      <w:spacing w:val="5"/>
    </w:rPr>
  </w:style>
  <w:style w:type="character" w:styleId="SchwacherVerweis">
    <w:name w:val="Subtle Reference"/>
    <w:basedOn w:val="Absatz-Standardschriftart"/>
    <w:uiPriority w:val="31"/>
    <w:qFormat/>
    <w:rsid w:val="00A742EB"/>
    <w:rPr>
      <w:smallCaps/>
      <w:color w:val="5A5A5A" w:themeColor="text1" w:themeTint="A5"/>
    </w:rPr>
  </w:style>
  <w:style w:type="character" w:styleId="IntensiveHervorhebung">
    <w:name w:val="Intense Emphasis"/>
    <w:basedOn w:val="Absatz-Standardschriftart"/>
    <w:uiPriority w:val="21"/>
    <w:qFormat/>
    <w:rsid w:val="00A742EB"/>
    <w:rPr>
      <w:i/>
      <w:iCs/>
      <w:color w:val="4472C4" w:themeColor="accent1"/>
    </w:rPr>
  </w:style>
  <w:style w:type="character" w:styleId="SchwacheHervorhebung">
    <w:name w:val="Subtle Emphasis"/>
    <w:basedOn w:val="Absatz-Standardschriftart"/>
    <w:uiPriority w:val="19"/>
    <w:qFormat/>
    <w:rsid w:val="00A742EB"/>
    <w:rPr>
      <w:i/>
      <w:iCs/>
      <w:color w:val="404040" w:themeColor="text1" w:themeTint="BF"/>
    </w:rPr>
  </w:style>
  <w:style w:type="paragraph" w:styleId="IntensivesZitat">
    <w:name w:val="Intense Quote"/>
    <w:basedOn w:val="Standard"/>
    <w:next w:val="Standard"/>
    <w:link w:val="IntensivesZitatZchn"/>
    <w:uiPriority w:val="30"/>
    <w:qFormat/>
    <w:rsid w:val="00A742E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742EB"/>
    <w:rPr>
      <w:i/>
      <w:iCs/>
      <w:color w:val="4472C4" w:themeColor="accent1"/>
    </w:rPr>
  </w:style>
  <w:style w:type="paragraph" w:styleId="Zitat">
    <w:name w:val="Quote"/>
    <w:basedOn w:val="Standard"/>
    <w:next w:val="Standard"/>
    <w:link w:val="ZitatZchn"/>
    <w:uiPriority w:val="29"/>
    <w:qFormat/>
    <w:rsid w:val="00A742E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742EB"/>
    <w:rPr>
      <w:i/>
      <w:iCs/>
      <w:color w:val="404040" w:themeColor="text1" w:themeTint="BF"/>
    </w:rPr>
  </w:style>
  <w:style w:type="table" w:styleId="MittlereListe1-Akzent1">
    <w:name w:val="Medium List 1 Accent 1"/>
    <w:basedOn w:val="NormaleTabelle"/>
    <w:uiPriority w:val="65"/>
    <w:semiHidden/>
    <w:unhideWhenUsed/>
    <w:rsid w:val="00A742E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742E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742E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742E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742E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742E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742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742E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742E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742E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742E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742E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742E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742E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742E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742E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742E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742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742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742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A742EB"/>
    <w:rPr>
      <w:i/>
      <w:iCs/>
    </w:rPr>
  </w:style>
  <w:style w:type="character" w:styleId="HTMLSchreibmaschine">
    <w:name w:val="HTML Typewriter"/>
    <w:basedOn w:val="Absatz-Standardschriftart"/>
    <w:uiPriority w:val="99"/>
    <w:semiHidden/>
    <w:unhideWhenUsed/>
    <w:rsid w:val="00A742EB"/>
    <w:rPr>
      <w:rFonts w:ascii="Consolas" w:hAnsi="Consolas"/>
      <w:sz w:val="20"/>
      <w:szCs w:val="20"/>
    </w:rPr>
  </w:style>
  <w:style w:type="character" w:styleId="HTMLBeispiel">
    <w:name w:val="HTML Sample"/>
    <w:basedOn w:val="Absatz-Standardschriftart"/>
    <w:uiPriority w:val="99"/>
    <w:semiHidden/>
    <w:unhideWhenUsed/>
    <w:rsid w:val="00A742EB"/>
    <w:rPr>
      <w:rFonts w:ascii="Consolas" w:hAnsi="Consolas"/>
      <w:sz w:val="24"/>
      <w:szCs w:val="24"/>
    </w:rPr>
  </w:style>
  <w:style w:type="character" w:styleId="HTMLTastatur">
    <w:name w:val="HTML Keyboard"/>
    <w:basedOn w:val="Absatz-Standardschriftart"/>
    <w:uiPriority w:val="99"/>
    <w:semiHidden/>
    <w:unhideWhenUsed/>
    <w:rsid w:val="00A742EB"/>
    <w:rPr>
      <w:rFonts w:ascii="Consolas" w:hAnsi="Consolas"/>
      <w:sz w:val="20"/>
      <w:szCs w:val="20"/>
    </w:rPr>
  </w:style>
  <w:style w:type="character" w:styleId="HTMLDefinition">
    <w:name w:val="HTML Definition"/>
    <w:basedOn w:val="Absatz-Standardschriftart"/>
    <w:uiPriority w:val="99"/>
    <w:semiHidden/>
    <w:unhideWhenUsed/>
    <w:rsid w:val="00A742EB"/>
    <w:rPr>
      <w:i/>
      <w:iCs/>
    </w:rPr>
  </w:style>
  <w:style w:type="character" w:styleId="HTMLCode">
    <w:name w:val="HTML Code"/>
    <w:basedOn w:val="Absatz-Standardschriftart"/>
    <w:uiPriority w:val="99"/>
    <w:semiHidden/>
    <w:unhideWhenUsed/>
    <w:rsid w:val="00A742EB"/>
    <w:rPr>
      <w:rFonts w:ascii="Consolas" w:hAnsi="Consolas"/>
      <w:sz w:val="20"/>
      <w:szCs w:val="20"/>
    </w:rPr>
  </w:style>
  <w:style w:type="character" w:styleId="HTMLZitat">
    <w:name w:val="HTML Cite"/>
    <w:basedOn w:val="Absatz-Standardschriftart"/>
    <w:uiPriority w:val="99"/>
    <w:semiHidden/>
    <w:unhideWhenUsed/>
    <w:rsid w:val="00A742EB"/>
    <w:rPr>
      <w:i/>
      <w:iCs/>
    </w:rPr>
  </w:style>
  <w:style w:type="paragraph" w:styleId="HTMLAdresse">
    <w:name w:val="HTML Address"/>
    <w:basedOn w:val="Standard"/>
    <w:link w:val="HTMLAdresseZchn"/>
    <w:uiPriority w:val="99"/>
    <w:semiHidden/>
    <w:unhideWhenUsed/>
    <w:rsid w:val="00A742EB"/>
    <w:pPr>
      <w:spacing w:after="0" w:line="240" w:lineRule="auto"/>
    </w:pPr>
    <w:rPr>
      <w:i/>
      <w:iCs/>
    </w:rPr>
  </w:style>
  <w:style w:type="character" w:customStyle="1" w:styleId="HTMLAdresseZchn">
    <w:name w:val="HTML Adresse Zchn"/>
    <w:basedOn w:val="Absatz-Standardschriftart"/>
    <w:link w:val="HTMLAdresse"/>
    <w:uiPriority w:val="99"/>
    <w:semiHidden/>
    <w:rsid w:val="00A742EB"/>
    <w:rPr>
      <w:i/>
      <w:iCs/>
    </w:rPr>
  </w:style>
  <w:style w:type="character" w:styleId="HTMLAkronym">
    <w:name w:val="HTML Acronym"/>
    <w:basedOn w:val="Absatz-Standardschriftart"/>
    <w:uiPriority w:val="99"/>
    <w:semiHidden/>
    <w:unhideWhenUsed/>
    <w:rsid w:val="00A742EB"/>
  </w:style>
  <w:style w:type="paragraph" w:styleId="StandardWeb">
    <w:name w:val="Normal (Web)"/>
    <w:basedOn w:val="Standard"/>
    <w:uiPriority w:val="99"/>
    <w:semiHidden/>
    <w:unhideWhenUsed/>
    <w:rsid w:val="00A742EB"/>
    <w:rPr>
      <w:rFonts w:ascii="Times New Roman" w:hAnsi="Times New Roman" w:cs="Times New Roman"/>
      <w:sz w:val="24"/>
      <w:szCs w:val="24"/>
    </w:rPr>
  </w:style>
  <w:style w:type="paragraph" w:styleId="NurText">
    <w:name w:val="Plain Text"/>
    <w:basedOn w:val="Standard"/>
    <w:link w:val="NurTextZchn"/>
    <w:uiPriority w:val="99"/>
    <w:semiHidden/>
    <w:unhideWhenUsed/>
    <w:rsid w:val="00A742E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742EB"/>
    <w:rPr>
      <w:rFonts w:ascii="Consolas" w:hAnsi="Consolas"/>
      <w:sz w:val="21"/>
      <w:szCs w:val="21"/>
    </w:rPr>
  </w:style>
  <w:style w:type="paragraph" w:styleId="Dokumentstruktur">
    <w:name w:val="Document Map"/>
    <w:basedOn w:val="Standard"/>
    <w:link w:val="DokumentstrukturZchn"/>
    <w:uiPriority w:val="99"/>
    <w:semiHidden/>
    <w:unhideWhenUsed/>
    <w:rsid w:val="00A742E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742EB"/>
    <w:rPr>
      <w:rFonts w:ascii="Segoe UI" w:hAnsi="Segoe UI" w:cs="Segoe UI"/>
      <w:sz w:val="16"/>
      <w:szCs w:val="16"/>
    </w:rPr>
  </w:style>
  <w:style w:type="character" w:styleId="Fett">
    <w:name w:val="Strong"/>
    <w:basedOn w:val="Absatz-Standardschriftart"/>
    <w:uiPriority w:val="22"/>
    <w:qFormat/>
    <w:rsid w:val="00A742EB"/>
    <w:rPr>
      <w:b/>
      <w:bCs/>
    </w:rPr>
  </w:style>
  <w:style w:type="character" w:styleId="BesuchterLink">
    <w:name w:val="FollowedHyperlink"/>
    <w:basedOn w:val="Absatz-Standardschriftart"/>
    <w:uiPriority w:val="99"/>
    <w:semiHidden/>
    <w:unhideWhenUsed/>
    <w:rsid w:val="00A742EB"/>
    <w:rPr>
      <w:color w:val="954F72" w:themeColor="followedHyperlink"/>
      <w:u w:val="single"/>
    </w:rPr>
  </w:style>
  <w:style w:type="paragraph" w:styleId="Blocktext">
    <w:name w:val="Block Text"/>
    <w:basedOn w:val="Standard"/>
    <w:uiPriority w:val="99"/>
    <w:semiHidden/>
    <w:unhideWhenUsed/>
    <w:rsid w:val="00A742E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742EB"/>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742EB"/>
    <w:rPr>
      <w:sz w:val="16"/>
      <w:szCs w:val="16"/>
    </w:rPr>
  </w:style>
  <w:style w:type="paragraph" w:styleId="Textkrper-Einzug2">
    <w:name w:val="Body Text Indent 2"/>
    <w:basedOn w:val="Standard"/>
    <w:link w:val="Textkrper-Einzug2Zchn"/>
    <w:uiPriority w:val="99"/>
    <w:semiHidden/>
    <w:unhideWhenUsed/>
    <w:rsid w:val="00A742EB"/>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742EB"/>
  </w:style>
  <w:style w:type="paragraph" w:styleId="Textkrper3">
    <w:name w:val="Body Text 3"/>
    <w:basedOn w:val="Standard"/>
    <w:link w:val="Textkrper3Zchn"/>
    <w:uiPriority w:val="99"/>
    <w:semiHidden/>
    <w:unhideWhenUsed/>
    <w:rsid w:val="00A742EB"/>
    <w:pPr>
      <w:spacing w:after="120"/>
    </w:pPr>
    <w:rPr>
      <w:sz w:val="16"/>
      <w:szCs w:val="16"/>
    </w:rPr>
  </w:style>
  <w:style w:type="character" w:customStyle="1" w:styleId="Textkrper3Zchn">
    <w:name w:val="Textkörper 3 Zchn"/>
    <w:basedOn w:val="Absatz-Standardschriftart"/>
    <w:link w:val="Textkrper3"/>
    <w:uiPriority w:val="99"/>
    <w:semiHidden/>
    <w:rsid w:val="00A742EB"/>
    <w:rPr>
      <w:sz w:val="16"/>
      <w:szCs w:val="16"/>
    </w:rPr>
  </w:style>
  <w:style w:type="paragraph" w:styleId="Textkrper2">
    <w:name w:val="Body Text 2"/>
    <w:basedOn w:val="Standard"/>
    <w:link w:val="Textkrper2Zchn"/>
    <w:uiPriority w:val="99"/>
    <w:semiHidden/>
    <w:unhideWhenUsed/>
    <w:rsid w:val="00A742EB"/>
    <w:pPr>
      <w:spacing w:after="120" w:line="480" w:lineRule="auto"/>
    </w:pPr>
  </w:style>
  <w:style w:type="character" w:customStyle="1" w:styleId="Textkrper2Zchn">
    <w:name w:val="Textkörper 2 Zchn"/>
    <w:basedOn w:val="Absatz-Standardschriftart"/>
    <w:link w:val="Textkrper2"/>
    <w:uiPriority w:val="99"/>
    <w:semiHidden/>
    <w:rsid w:val="00A742EB"/>
  </w:style>
  <w:style w:type="paragraph" w:styleId="Fu-Endnotenberschrift">
    <w:name w:val="Note Heading"/>
    <w:basedOn w:val="Standard"/>
    <w:next w:val="Standard"/>
    <w:link w:val="Fu-EndnotenberschriftZchn"/>
    <w:uiPriority w:val="99"/>
    <w:semiHidden/>
    <w:unhideWhenUsed/>
    <w:rsid w:val="00A742E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742EB"/>
  </w:style>
  <w:style w:type="paragraph" w:styleId="Textkrper-Zeileneinzug">
    <w:name w:val="Body Text Indent"/>
    <w:basedOn w:val="Standard"/>
    <w:link w:val="Textkrper-ZeileneinzugZchn"/>
    <w:uiPriority w:val="99"/>
    <w:semiHidden/>
    <w:unhideWhenUsed/>
    <w:rsid w:val="00A742EB"/>
    <w:pPr>
      <w:spacing w:after="120"/>
      <w:ind w:left="283"/>
    </w:pPr>
  </w:style>
  <w:style w:type="character" w:customStyle="1" w:styleId="Textkrper-ZeileneinzugZchn">
    <w:name w:val="Textkörper-Zeileneinzug Zchn"/>
    <w:basedOn w:val="Absatz-Standardschriftart"/>
    <w:link w:val="Textkrper-Zeileneinzug"/>
    <w:uiPriority w:val="99"/>
    <w:semiHidden/>
    <w:rsid w:val="00A742EB"/>
  </w:style>
  <w:style w:type="paragraph" w:styleId="Textkrper-Erstzeileneinzug2">
    <w:name w:val="Body Text First Indent 2"/>
    <w:basedOn w:val="Textkrper-Zeileneinzug"/>
    <w:link w:val="Textkrper-Erstzeileneinzug2Zchn"/>
    <w:uiPriority w:val="99"/>
    <w:semiHidden/>
    <w:unhideWhenUsed/>
    <w:rsid w:val="00A742EB"/>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742EB"/>
  </w:style>
  <w:style w:type="paragraph" w:styleId="Textkrper">
    <w:name w:val="Body Text"/>
    <w:basedOn w:val="Standard"/>
    <w:link w:val="TextkrperZchn"/>
    <w:uiPriority w:val="99"/>
    <w:semiHidden/>
    <w:unhideWhenUsed/>
    <w:rsid w:val="00A742EB"/>
    <w:pPr>
      <w:spacing w:after="120"/>
    </w:pPr>
  </w:style>
  <w:style w:type="character" w:customStyle="1" w:styleId="TextkrperZchn">
    <w:name w:val="Textkörper Zchn"/>
    <w:basedOn w:val="Absatz-Standardschriftart"/>
    <w:link w:val="Textkrper"/>
    <w:uiPriority w:val="99"/>
    <w:semiHidden/>
    <w:rsid w:val="00A742EB"/>
  </w:style>
  <w:style w:type="paragraph" w:styleId="Textkrper-Erstzeileneinzug">
    <w:name w:val="Body Text First Indent"/>
    <w:basedOn w:val="Textkrper"/>
    <w:link w:val="Textkrper-ErstzeileneinzugZchn"/>
    <w:uiPriority w:val="99"/>
    <w:semiHidden/>
    <w:unhideWhenUsed/>
    <w:rsid w:val="00A742E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742EB"/>
  </w:style>
  <w:style w:type="paragraph" w:styleId="Datum">
    <w:name w:val="Date"/>
    <w:basedOn w:val="Standard"/>
    <w:next w:val="Standard"/>
    <w:link w:val="DatumZchn"/>
    <w:uiPriority w:val="99"/>
    <w:semiHidden/>
    <w:unhideWhenUsed/>
    <w:rsid w:val="00A742EB"/>
  </w:style>
  <w:style w:type="character" w:customStyle="1" w:styleId="DatumZchn">
    <w:name w:val="Datum Zchn"/>
    <w:basedOn w:val="Absatz-Standardschriftart"/>
    <w:link w:val="Datum"/>
    <w:uiPriority w:val="99"/>
    <w:semiHidden/>
    <w:rsid w:val="00A742EB"/>
  </w:style>
  <w:style w:type="paragraph" w:styleId="Anrede">
    <w:name w:val="Salutation"/>
    <w:basedOn w:val="Standard"/>
    <w:next w:val="Standard"/>
    <w:link w:val="AnredeZchn"/>
    <w:uiPriority w:val="99"/>
    <w:semiHidden/>
    <w:unhideWhenUsed/>
    <w:rsid w:val="00A742EB"/>
  </w:style>
  <w:style w:type="character" w:customStyle="1" w:styleId="AnredeZchn">
    <w:name w:val="Anrede Zchn"/>
    <w:basedOn w:val="Absatz-Standardschriftart"/>
    <w:link w:val="Anrede"/>
    <w:uiPriority w:val="99"/>
    <w:semiHidden/>
    <w:rsid w:val="00A742EB"/>
  </w:style>
  <w:style w:type="paragraph" w:styleId="Untertitel">
    <w:name w:val="Subtitle"/>
    <w:basedOn w:val="Standard"/>
    <w:next w:val="Standard"/>
    <w:link w:val="UntertitelZchn"/>
    <w:uiPriority w:val="11"/>
    <w:qFormat/>
    <w:rsid w:val="00A742E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742EB"/>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742E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742EB"/>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742EB"/>
    <w:pPr>
      <w:spacing w:after="120"/>
      <w:ind w:left="1415"/>
      <w:contextualSpacing/>
    </w:pPr>
  </w:style>
  <w:style w:type="paragraph" w:styleId="Listenfortsetzung4">
    <w:name w:val="List Continue 4"/>
    <w:basedOn w:val="Standard"/>
    <w:uiPriority w:val="99"/>
    <w:semiHidden/>
    <w:unhideWhenUsed/>
    <w:rsid w:val="00A742EB"/>
    <w:pPr>
      <w:spacing w:after="120"/>
      <w:ind w:left="1132"/>
      <w:contextualSpacing/>
    </w:pPr>
  </w:style>
  <w:style w:type="paragraph" w:styleId="Listenfortsetzung3">
    <w:name w:val="List Continue 3"/>
    <w:basedOn w:val="Standard"/>
    <w:uiPriority w:val="99"/>
    <w:semiHidden/>
    <w:unhideWhenUsed/>
    <w:rsid w:val="00A742EB"/>
    <w:pPr>
      <w:spacing w:after="120"/>
      <w:ind w:left="849"/>
      <w:contextualSpacing/>
    </w:pPr>
  </w:style>
  <w:style w:type="paragraph" w:styleId="Listenfortsetzung2">
    <w:name w:val="List Continue 2"/>
    <w:basedOn w:val="Standard"/>
    <w:uiPriority w:val="99"/>
    <w:semiHidden/>
    <w:unhideWhenUsed/>
    <w:rsid w:val="00A742EB"/>
    <w:pPr>
      <w:spacing w:after="120"/>
      <w:ind w:left="566"/>
      <w:contextualSpacing/>
    </w:pPr>
  </w:style>
  <w:style w:type="paragraph" w:styleId="Listenfortsetzung">
    <w:name w:val="List Continue"/>
    <w:basedOn w:val="Standard"/>
    <w:uiPriority w:val="99"/>
    <w:semiHidden/>
    <w:unhideWhenUsed/>
    <w:rsid w:val="00A742EB"/>
    <w:pPr>
      <w:spacing w:after="120"/>
      <w:ind w:left="283"/>
      <w:contextualSpacing/>
    </w:pPr>
  </w:style>
  <w:style w:type="paragraph" w:styleId="Unterschrift">
    <w:name w:val="Signature"/>
    <w:basedOn w:val="Standard"/>
    <w:link w:val="UnterschriftZchn"/>
    <w:uiPriority w:val="99"/>
    <w:semiHidden/>
    <w:unhideWhenUsed/>
    <w:rsid w:val="00A742EB"/>
    <w:pPr>
      <w:spacing w:after="0" w:line="240" w:lineRule="auto"/>
      <w:ind w:left="4252"/>
    </w:pPr>
  </w:style>
  <w:style w:type="character" w:customStyle="1" w:styleId="UnterschriftZchn">
    <w:name w:val="Unterschrift Zchn"/>
    <w:basedOn w:val="Absatz-Standardschriftart"/>
    <w:link w:val="Unterschrift"/>
    <w:uiPriority w:val="99"/>
    <w:semiHidden/>
    <w:rsid w:val="00A742EB"/>
  </w:style>
  <w:style w:type="paragraph" w:styleId="Gruformel">
    <w:name w:val="Closing"/>
    <w:basedOn w:val="Standard"/>
    <w:link w:val="GruformelZchn"/>
    <w:uiPriority w:val="99"/>
    <w:semiHidden/>
    <w:unhideWhenUsed/>
    <w:rsid w:val="00A742EB"/>
    <w:pPr>
      <w:spacing w:after="0" w:line="240" w:lineRule="auto"/>
      <w:ind w:left="4252"/>
    </w:pPr>
  </w:style>
  <w:style w:type="character" w:customStyle="1" w:styleId="GruformelZchn">
    <w:name w:val="Grußformel Zchn"/>
    <w:basedOn w:val="Absatz-Standardschriftart"/>
    <w:link w:val="Gruformel"/>
    <w:uiPriority w:val="99"/>
    <w:semiHidden/>
    <w:rsid w:val="00A742EB"/>
  </w:style>
  <w:style w:type="paragraph" w:styleId="Listennummer5">
    <w:name w:val="List Number 5"/>
    <w:basedOn w:val="Standard"/>
    <w:uiPriority w:val="99"/>
    <w:semiHidden/>
    <w:unhideWhenUsed/>
    <w:rsid w:val="00A742EB"/>
    <w:pPr>
      <w:numPr>
        <w:numId w:val="14"/>
      </w:numPr>
      <w:contextualSpacing/>
    </w:pPr>
  </w:style>
  <w:style w:type="paragraph" w:styleId="Listennummer4">
    <w:name w:val="List Number 4"/>
    <w:basedOn w:val="Standard"/>
    <w:uiPriority w:val="99"/>
    <w:semiHidden/>
    <w:unhideWhenUsed/>
    <w:rsid w:val="00A742EB"/>
    <w:pPr>
      <w:numPr>
        <w:numId w:val="15"/>
      </w:numPr>
      <w:contextualSpacing/>
    </w:pPr>
  </w:style>
  <w:style w:type="paragraph" w:styleId="Listennummer3">
    <w:name w:val="List Number 3"/>
    <w:basedOn w:val="Standard"/>
    <w:uiPriority w:val="99"/>
    <w:semiHidden/>
    <w:unhideWhenUsed/>
    <w:rsid w:val="00A742EB"/>
    <w:pPr>
      <w:numPr>
        <w:numId w:val="16"/>
      </w:numPr>
      <w:contextualSpacing/>
    </w:pPr>
  </w:style>
  <w:style w:type="paragraph" w:styleId="Listennummer2">
    <w:name w:val="List Number 2"/>
    <w:basedOn w:val="Standard"/>
    <w:uiPriority w:val="99"/>
    <w:semiHidden/>
    <w:unhideWhenUsed/>
    <w:rsid w:val="00A742EB"/>
    <w:pPr>
      <w:numPr>
        <w:numId w:val="17"/>
      </w:numPr>
      <w:contextualSpacing/>
    </w:pPr>
  </w:style>
  <w:style w:type="paragraph" w:styleId="Aufzhlungszeichen5">
    <w:name w:val="List Bullet 5"/>
    <w:basedOn w:val="Standard"/>
    <w:uiPriority w:val="99"/>
    <w:semiHidden/>
    <w:unhideWhenUsed/>
    <w:rsid w:val="00A742EB"/>
    <w:pPr>
      <w:numPr>
        <w:numId w:val="18"/>
      </w:numPr>
      <w:contextualSpacing/>
    </w:pPr>
  </w:style>
  <w:style w:type="paragraph" w:styleId="Aufzhlungszeichen4">
    <w:name w:val="List Bullet 4"/>
    <w:basedOn w:val="Standard"/>
    <w:uiPriority w:val="99"/>
    <w:semiHidden/>
    <w:unhideWhenUsed/>
    <w:rsid w:val="00A742EB"/>
    <w:pPr>
      <w:numPr>
        <w:numId w:val="19"/>
      </w:numPr>
      <w:contextualSpacing/>
    </w:pPr>
  </w:style>
  <w:style w:type="paragraph" w:styleId="Aufzhlungszeichen3">
    <w:name w:val="List Bullet 3"/>
    <w:basedOn w:val="Standard"/>
    <w:uiPriority w:val="99"/>
    <w:semiHidden/>
    <w:unhideWhenUsed/>
    <w:rsid w:val="00A742EB"/>
    <w:pPr>
      <w:numPr>
        <w:numId w:val="20"/>
      </w:numPr>
      <w:contextualSpacing/>
    </w:pPr>
  </w:style>
  <w:style w:type="paragraph" w:styleId="Aufzhlungszeichen2">
    <w:name w:val="List Bullet 2"/>
    <w:basedOn w:val="Standard"/>
    <w:uiPriority w:val="99"/>
    <w:semiHidden/>
    <w:unhideWhenUsed/>
    <w:rsid w:val="00A742EB"/>
    <w:pPr>
      <w:numPr>
        <w:numId w:val="21"/>
      </w:numPr>
      <w:contextualSpacing/>
    </w:pPr>
  </w:style>
  <w:style w:type="paragraph" w:styleId="Liste5">
    <w:name w:val="List 5"/>
    <w:basedOn w:val="Standard"/>
    <w:uiPriority w:val="99"/>
    <w:semiHidden/>
    <w:unhideWhenUsed/>
    <w:rsid w:val="00A742EB"/>
    <w:pPr>
      <w:ind w:left="1415" w:hanging="283"/>
      <w:contextualSpacing/>
    </w:pPr>
  </w:style>
  <w:style w:type="paragraph" w:styleId="Liste4">
    <w:name w:val="List 4"/>
    <w:basedOn w:val="Standard"/>
    <w:uiPriority w:val="99"/>
    <w:semiHidden/>
    <w:unhideWhenUsed/>
    <w:rsid w:val="00A742EB"/>
    <w:pPr>
      <w:ind w:left="1132" w:hanging="283"/>
      <w:contextualSpacing/>
    </w:pPr>
  </w:style>
  <w:style w:type="paragraph" w:styleId="Liste3">
    <w:name w:val="List 3"/>
    <w:basedOn w:val="Standard"/>
    <w:uiPriority w:val="99"/>
    <w:semiHidden/>
    <w:unhideWhenUsed/>
    <w:rsid w:val="00A742EB"/>
    <w:pPr>
      <w:ind w:left="849" w:hanging="283"/>
      <w:contextualSpacing/>
    </w:pPr>
  </w:style>
  <w:style w:type="paragraph" w:styleId="Liste2">
    <w:name w:val="List 2"/>
    <w:basedOn w:val="Standard"/>
    <w:uiPriority w:val="99"/>
    <w:semiHidden/>
    <w:unhideWhenUsed/>
    <w:rsid w:val="00A742EB"/>
    <w:pPr>
      <w:ind w:left="566" w:hanging="283"/>
      <w:contextualSpacing/>
    </w:pPr>
  </w:style>
  <w:style w:type="paragraph" w:styleId="Listennummer">
    <w:name w:val="List Number"/>
    <w:basedOn w:val="Standard"/>
    <w:uiPriority w:val="99"/>
    <w:semiHidden/>
    <w:unhideWhenUsed/>
    <w:rsid w:val="00A742EB"/>
    <w:pPr>
      <w:numPr>
        <w:numId w:val="22"/>
      </w:numPr>
      <w:contextualSpacing/>
    </w:pPr>
  </w:style>
  <w:style w:type="paragraph" w:styleId="Aufzhlungszeichen">
    <w:name w:val="List Bullet"/>
    <w:basedOn w:val="Standard"/>
    <w:uiPriority w:val="99"/>
    <w:semiHidden/>
    <w:unhideWhenUsed/>
    <w:rsid w:val="00A742EB"/>
    <w:pPr>
      <w:numPr>
        <w:numId w:val="23"/>
      </w:numPr>
      <w:contextualSpacing/>
    </w:pPr>
  </w:style>
  <w:style w:type="paragraph" w:styleId="Liste">
    <w:name w:val="List"/>
    <w:basedOn w:val="Standard"/>
    <w:uiPriority w:val="99"/>
    <w:semiHidden/>
    <w:unhideWhenUsed/>
    <w:rsid w:val="00A742EB"/>
    <w:pPr>
      <w:ind w:left="283" w:hanging="283"/>
      <w:contextualSpacing/>
    </w:pPr>
  </w:style>
  <w:style w:type="paragraph" w:styleId="RGV-berschrift">
    <w:name w:val="toa heading"/>
    <w:basedOn w:val="Standard"/>
    <w:next w:val="Standard"/>
    <w:uiPriority w:val="99"/>
    <w:semiHidden/>
    <w:unhideWhenUsed/>
    <w:rsid w:val="00A742E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742E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742EB"/>
    <w:rPr>
      <w:rFonts w:ascii="Consolas" w:hAnsi="Consolas"/>
      <w:sz w:val="20"/>
      <w:szCs w:val="20"/>
    </w:rPr>
  </w:style>
  <w:style w:type="paragraph" w:styleId="Rechtsgrundlagenverzeichnis">
    <w:name w:val="table of authorities"/>
    <w:basedOn w:val="Standard"/>
    <w:next w:val="Standard"/>
    <w:uiPriority w:val="99"/>
    <w:semiHidden/>
    <w:unhideWhenUsed/>
    <w:rsid w:val="00A742EB"/>
    <w:pPr>
      <w:spacing w:after="0"/>
      <w:ind w:left="220" w:hanging="220"/>
    </w:pPr>
  </w:style>
  <w:style w:type="paragraph" w:styleId="Endnotentext">
    <w:name w:val="endnote text"/>
    <w:basedOn w:val="Standard"/>
    <w:link w:val="EndnotentextZchn"/>
    <w:uiPriority w:val="99"/>
    <w:semiHidden/>
    <w:unhideWhenUsed/>
    <w:rsid w:val="00A742E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742EB"/>
    <w:rPr>
      <w:sz w:val="20"/>
      <w:szCs w:val="20"/>
    </w:rPr>
  </w:style>
  <w:style w:type="character" w:styleId="Endnotenzeichen">
    <w:name w:val="endnote reference"/>
    <w:basedOn w:val="Absatz-Standardschriftart"/>
    <w:uiPriority w:val="99"/>
    <w:semiHidden/>
    <w:unhideWhenUsed/>
    <w:rsid w:val="00A742EB"/>
    <w:rPr>
      <w:vertAlign w:val="superscript"/>
    </w:rPr>
  </w:style>
  <w:style w:type="character" w:styleId="Seitenzahl">
    <w:name w:val="page number"/>
    <w:basedOn w:val="Absatz-Standardschriftart"/>
    <w:uiPriority w:val="99"/>
    <w:semiHidden/>
    <w:unhideWhenUsed/>
    <w:rsid w:val="00A742EB"/>
  </w:style>
  <w:style w:type="character" w:styleId="Zeilennummer">
    <w:name w:val="line number"/>
    <w:basedOn w:val="Absatz-Standardschriftart"/>
    <w:uiPriority w:val="99"/>
    <w:semiHidden/>
    <w:unhideWhenUsed/>
    <w:rsid w:val="00A742EB"/>
  </w:style>
  <w:style w:type="character" w:styleId="Kommentarzeichen">
    <w:name w:val="annotation reference"/>
    <w:basedOn w:val="Absatz-Standardschriftart"/>
    <w:uiPriority w:val="99"/>
    <w:semiHidden/>
    <w:unhideWhenUsed/>
    <w:rsid w:val="00A742EB"/>
    <w:rPr>
      <w:sz w:val="16"/>
      <w:szCs w:val="16"/>
    </w:rPr>
  </w:style>
  <w:style w:type="character" w:styleId="Funotenzeichen">
    <w:name w:val="footnote reference"/>
    <w:basedOn w:val="Absatz-Standardschriftart"/>
    <w:uiPriority w:val="99"/>
    <w:semiHidden/>
    <w:unhideWhenUsed/>
    <w:rsid w:val="00A742EB"/>
    <w:rPr>
      <w:vertAlign w:val="superscript"/>
    </w:rPr>
  </w:style>
  <w:style w:type="paragraph" w:styleId="Umschlagabsenderadresse">
    <w:name w:val="envelope return"/>
    <w:basedOn w:val="Standard"/>
    <w:uiPriority w:val="99"/>
    <w:semiHidden/>
    <w:unhideWhenUsed/>
    <w:rsid w:val="00A742E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742E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A742EB"/>
    <w:pPr>
      <w:spacing w:after="0" w:line="240" w:lineRule="auto"/>
      <w:ind w:left="220" w:hanging="220"/>
    </w:pPr>
  </w:style>
  <w:style w:type="paragraph" w:styleId="Indexberschrift">
    <w:name w:val="index heading"/>
    <w:basedOn w:val="Standard"/>
    <w:next w:val="Index1"/>
    <w:uiPriority w:val="99"/>
    <w:semiHidden/>
    <w:unhideWhenUsed/>
    <w:rsid w:val="00A742EB"/>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742E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742EB"/>
    <w:rPr>
      <w:sz w:val="20"/>
      <w:szCs w:val="20"/>
    </w:rPr>
  </w:style>
  <w:style w:type="paragraph" w:styleId="Funotentext">
    <w:name w:val="footnote text"/>
    <w:basedOn w:val="Standard"/>
    <w:link w:val="FunotentextZchn"/>
    <w:uiPriority w:val="99"/>
    <w:semiHidden/>
    <w:unhideWhenUsed/>
    <w:rsid w:val="00A742E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742EB"/>
    <w:rPr>
      <w:sz w:val="20"/>
      <w:szCs w:val="20"/>
    </w:rPr>
  </w:style>
  <w:style w:type="paragraph" w:styleId="Standardeinzug">
    <w:name w:val="Normal Indent"/>
    <w:basedOn w:val="Standard"/>
    <w:uiPriority w:val="99"/>
    <w:semiHidden/>
    <w:unhideWhenUsed/>
    <w:rsid w:val="00A742EB"/>
    <w:pPr>
      <w:ind w:left="708"/>
    </w:pPr>
  </w:style>
  <w:style w:type="paragraph" w:styleId="Verzeichnis9">
    <w:name w:val="toc 9"/>
    <w:basedOn w:val="Standard"/>
    <w:next w:val="Standard"/>
    <w:autoRedefine/>
    <w:uiPriority w:val="39"/>
    <w:semiHidden/>
    <w:unhideWhenUsed/>
    <w:rsid w:val="00A742EB"/>
    <w:pPr>
      <w:spacing w:after="100"/>
      <w:ind w:left="1760"/>
    </w:pPr>
  </w:style>
  <w:style w:type="paragraph" w:styleId="Verzeichnis8">
    <w:name w:val="toc 8"/>
    <w:basedOn w:val="Standard"/>
    <w:next w:val="Standard"/>
    <w:autoRedefine/>
    <w:uiPriority w:val="39"/>
    <w:semiHidden/>
    <w:unhideWhenUsed/>
    <w:rsid w:val="00A742EB"/>
    <w:pPr>
      <w:spacing w:after="100"/>
      <w:ind w:left="1540"/>
    </w:pPr>
  </w:style>
  <w:style w:type="paragraph" w:styleId="Verzeichnis7">
    <w:name w:val="toc 7"/>
    <w:basedOn w:val="Standard"/>
    <w:next w:val="Standard"/>
    <w:autoRedefine/>
    <w:uiPriority w:val="39"/>
    <w:semiHidden/>
    <w:unhideWhenUsed/>
    <w:rsid w:val="00A742EB"/>
    <w:pPr>
      <w:spacing w:after="100"/>
      <w:ind w:left="1320"/>
    </w:pPr>
  </w:style>
  <w:style w:type="paragraph" w:styleId="Verzeichnis6">
    <w:name w:val="toc 6"/>
    <w:basedOn w:val="Standard"/>
    <w:next w:val="Standard"/>
    <w:autoRedefine/>
    <w:uiPriority w:val="39"/>
    <w:semiHidden/>
    <w:unhideWhenUsed/>
    <w:rsid w:val="00A742EB"/>
    <w:pPr>
      <w:spacing w:after="100"/>
      <w:ind w:left="1100"/>
    </w:pPr>
  </w:style>
  <w:style w:type="paragraph" w:styleId="Verzeichnis5">
    <w:name w:val="toc 5"/>
    <w:basedOn w:val="Standard"/>
    <w:next w:val="Standard"/>
    <w:autoRedefine/>
    <w:uiPriority w:val="39"/>
    <w:semiHidden/>
    <w:unhideWhenUsed/>
    <w:rsid w:val="00A742EB"/>
    <w:pPr>
      <w:spacing w:after="100"/>
      <w:ind w:left="880"/>
    </w:pPr>
  </w:style>
  <w:style w:type="paragraph" w:styleId="Verzeichnis4">
    <w:name w:val="toc 4"/>
    <w:basedOn w:val="Standard"/>
    <w:next w:val="Standard"/>
    <w:autoRedefine/>
    <w:uiPriority w:val="39"/>
    <w:semiHidden/>
    <w:unhideWhenUsed/>
    <w:rsid w:val="00A742EB"/>
    <w:pPr>
      <w:spacing w:after="100"/>
      <w:ind w:left="660"/>
    </w:pPr>
  </w:style>
  <w:style w:type="paragraph" w:styleId="Index9">
    <w:name w:val="index 9"/>
    <w:basedOn w:val="Standard"/>
    <w:next w:val="Standard"/>
    <w:autoRedefine/>
    <w:uiPriority w:val="99"/>
    <w:semiHidden/>
    <w:unhideWhenUsed/>
    <w:rsid w:val="00A742EB"/>
    <w:pPr>
      <w:spacing w:after="0" w:line="240" w:lineRule="auto"/>
      <w:ind w:left="1980" w:hanging="220"/>
    </w:pPr>
  </w:style>
  <w:style w:type="paragraph" w:styleId="Index8">
    <w:name w:val="index 8"/>
    <w:basedOn w:val="Standard"/>
    <w:next w:val="Standard"/>
    <w:autoRedefine/>
    <w:uiPriority w:val="99"/>
    <w:semiHidden/>
    <w:unhideWhenUsed/>
    <w:rsid w:val="00A742EB"/>
    <w:pPr>
      <w:spacing w:after="0" w:line="240" w:lineRule="auto"/>
      <w:ind w:left="1760" w:hanging="220"/>
    </w:pPr>
  </w:style>
  <w:style w:type="paragraph" w:styleId="Index7">
    <w:name w:val="index 7"/>
    <w:basedOn w:val="Standard"/>
    <w:next w:val="Standard"/>
    <w:autoRedefine/>
    <w:uiPriority w:val="99"/>
    <w:semiHidden/>
    <w:unhideWhenUsed/>
    <w:rsid w:val="00A742EB"/>
    <w:pPr>
      <w:spacing w:after="0" w:line="240" w:lineRule="auto"/>
      <w:ind w:left="1540" w:hanging="220"/>
    </w:pPr>
  </w:style>
  <w:style w:type="paragraph" w:styleId="Index6">
    <w:name w:val="index 6"/>
    <w:basedOn w:val="Standard"/>
    <w:next w:val="Standard"/>
    <w:autoRedefine/>
    <w:uiPriority w:val="99"/>
    <w:semiHidden/>
    <w:unhideWhenUsed/>
    <w:rsid w:val="00A742EB"/>
    <w:pPr>
      <w:spacing w:after="0" w:line="240" w:lineRule="auto"/>
      <w:ind w:left="1320" w:hanging="220"/>
    </w:pPr>
  </w:style>
  <w:style w:type="paragraph" w:styleId="Index5">
    <w:name w:val="index 5"/>
    <w:basedOn w:val="Standard"/>
    <w:next w:val="Standard"/>
    <w:autoRedefine/>
    <w:uiPriority w:val="99"/>
    <w:semiHidden/>
    <w:unhideWhenUsed/>
    <w:rsid w:val="00A742EB"/>
    <w:pPr>
      <w:spacing w:after="0" w:line="240" w:lineRule="auto"/>
      <w:ind w:left="1100" w:hanging="220"/>
    </w:pPr>
  </w:style>
  <w:style w:type="paragraph" w:styleId="Index4">
    <w:name w:val="index 4"/>
    <w:basedOn w:val="Standard"/>
    <w:next w:val="Standard"/>
    <w:autoRedefine/>
    <w:uiPriority w:val="99"/>
    <w:semiHidden/>
    <w:unhideWhenUsed/>
    <w:rsid w:val="00A742EB"/>
    <w:pPr>
      <w:spacing w:after="0" w:line="240" w:lineRule="auto"/>
      <w:ind w:left="880" w:hanging="220"/>
    </w:pPr>
  </w:style>
  <w:style w:type="paragraph" w:styleId="Index3">
    <w:name w:val="index 3"/>
    <w:basedOn w:val="Standard"/>
    <w:next w:val="Standard"/>
    <w:autoRedefine/>
    <w:uiPriority w:val="99"/>
    <w:semiHidden/>
    <w:unhideWhenUsed/>
    <w:rsid w:val="00A742EB"/>
    <w:pPr>
      <w:spacing w:after="0" w:line="240" w:lineRule="auto"/>
      <w:ind w:left="660" w:hanging="220"/>
    </w:pPr>
  </w:style>
  <w:style w:type="paragraph" w:styleId="Index2">
    <w:name w:val="index 2"/>
    <w:basedOn w:val="Standard"/>
    <w:next w:val="Standard"/>
    <w:autoRedefine/>
    <w:uiPriority w:val="99"/>
    <w:semiHidden/>
    <w:unhideWhenUsed/>
    <w:rsid w:val="00A742EB"/>
    <w:pPr>
      <w:spacing w:after="0" w:line="240" w:lineRule="auto"/>
      <w:ind w:left="440" w:hanging="220"/>
    </w:pPr>
  </w:style>
  <w:style w:type="table" w:styleId="Tabellenraster">
    <w:name w:val="Table Grid"/>
    <w:basedOn w:val="NormaleTabelle"/>
    <w:uiPriority w:val="39"/>
    <w:rsid w:val="00164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5D242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Kommentarthema">
    <w:name w:val="annotation subject"/>
    <w:basedOn w:val="Kommentartext"/>
    <w:next w:val="Kommentartext"/>
    <w:link w:val="KommentarthemaZchn"/>
    <w:uiPriority w:val="99"/>
    <w:semiHidden/>
    <w:unhideWhenUsed/>
    <w:rsid w:val="00CE1AC7"/>
    <w:rPr>
      <w:b/>
      <w:bCs/>
    </w:rPr>
  </w:style>
  <w:style w:type="character" w:customStyle="1" w:styleId="KommentarthemaZchn">
    <w:name w:val="Kommentarthema Zchn"/>
    <w:basedOn w:val="KommentartextZchn"/>
    <w:link w:val="Kommentarthema"/>
    <w:uiPriority w:val="99"/>
    <w:semiHidden/>
    <w:rsid w:val="00CE1AC7"/>
    <w:rPr>
      <w:b/>
      <w:bCs/>
      <w:sz w:val="20"/>
      <w:szCs w:val="20"/>
    </w:rPr>
  </w:style>
  <w:style w:type="paragraph" w:styleId="berarbeitung">
    <w:name w:val="Revision"/>
    <w:hidden/>
    <w:uiPriority w:val="99"/>
    <w:semiHidden/>
    <w:rsid w:val="00FD1C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4975">
      <w:bodyDiv w:val="1"/>
      <w:marLeft w:val="0"/>
      <w:marRight w:val="0"/>
      <w:marTop w:val="0"/>
      <w:marBottom w:val="0"/>
      <w:divBdr>
        <w:top w:val="none" w:sz="0" w:space="0" w:color="auto"/>
        <w:left w:val="none" w:sz="0" w:space="0" w:color="auto"/>
        <w:bottom w:val="none" w:sz="0" w:space="0" w:color="auto"/>
        <w:right w:val="none" w:sz="0" w:space="0" w:color="auto"/>
      </w:divBdr>
    </w:div>
    <w:div w:id="231165097">
      <w:bodyDiv w:val="1"/>
      <w:marLeft w:val="0"/>
      <w:marRight w:val="0"/>
      <w:marTop w:val="0"/>
      <w:marBottom w:val="0"/>
      <w:divBdr>
        <w:top w:val="none" w:sz="0" w:space="0" w:color="auto"/>
        <w:left w:val="none" w:sz="0" w:space="0" w:color="auto"/>
        <w:bottom w:val="none" w:sz="0" w:space="0" w:color="auto"/>
        <w:right w:val="none" w:sz="0" w:space="0" w:color="auto"/>
      </w:divBdr>
    </w:div>
    <w:div w:id="423763705">
      <w:bodyDiv w:val="1"/>
      <w:marLeft w:val="0"/>
      <w:marRight w:val="0"/>
      <w:marTop w:val="0"/>
      <w:marBottom w:val="0"/>
      <w:divBdr>
        <w:top w:val="none" w:sz="0" w:space="0" w:color="auto"/>
        <w:left w:val="none" w:sz="0" w:space="0" w:color="auto"/>
        <w:bottom w:val="none" w:sz="0" w:space="0" w:color="auto"/>
        <w:right w:val="none" w:sz="0" w:space="0" w:color="auto"/>
      </w:divBdr>
    </w:div>
    <w:div w:id="865679967">
      <w:bodyDiv w:val="1"/>
      <w:marLeft w:val="0"/>
      <w:marRight w:val="0"/>
      <w:marTop w:val="0"/>
      <w:marBottom w:val="0"/>
      <w:divBdr>
        <w:top w:val="none" w:sz="0" w:space="0" w:color="auto"/>
        <w:left w:val="none" w:sz="0" w:space="0" w:color="auto"/>
        <w:bottom w:val="none" w:sz="0" w:space="0" w:color="auto"/>
        <w:right w:val="none" w:sz="0" w:space="0" w:color="auto"/>
      </w:divBdr>
    </w:div>
    <w:div w:id="1046445823">
      <w:bodyDiv w:val="1"/>
      <w:marLeft w:val="0"/>
      <w:marRight w:val="0"/>
      <w:marTop w:val="0"/>
      <w:marBottom w:val="0"/>
      <w:divBdr>
        <w:top w:val="none" w:sz="0" w:space="0" w:color="auto"/>
        <w:left w:val="none" w:sz="0" w:space="0" w:color="auto"/>
        <w:bottom w:val="none" w:sz="0" w:space="0" w:color="auto"/>
        <w:right w:val="none" w:sz="0" w:space="0" w:color="auto"/>
      </w:divBdr>
      <w:divsChild>
        <w:div w:id="1253514779">
          <w:marLeft w:val="0"/>
          <w:marRight w:val="0"/>
          <w:marTop w:val="0"/>
          <w:marBottom w:val="0"/>
          <w:divBdr>
            <w:top w:val="none" w:sz="0" w:space="0" w:color="auto"/>
            <w:left w:val="none" w:sz="0" w:space="0" w:color="auto"/>
            <w:bottom w:val="single" w:sz="6" w:space="0" w:color="C0C0C0"/>
            <w:right w:val="none" w:sz="0" w:space="0" w:color="auto"/>
          </w:divBdr>
          <w:divsChild>
            <w:div w:id="1875731942">
              <w:marLeft w:val="0"/>
              <w:marRight w:val="0"/>
              <w:marTop w:val="0"/>
              <w:marBottom w:val="0"/>
              <w:divBdr>
                <w:top w:val="none" w:sz="0" w:space="0" w:color="auto"/>
                <w:left w:val="none" w:sz="0" w:space="0" w:color="auto"/>
                <w:bottom w:val="none" w:sz="0" w:space="0" w:color="auto"/>
                <w:right w:val="none" w:sz="0" w:space="0" w:color="auto"/>
              </w:divBdr>
              <w:divsChild>
                <w:div w:id="501555095">
                  <w:marLeft w:val="0"/>
                  <w:marRight w:val="0"/>
                  <w:marTop w:val="0"/>
                  <w:marBottom w:val="0"/>
                  <w:divBdr>
                    <w:top w:val="none" w:sz="0" w:space="0" w:color="auto"/>
                    <w:left w:val="none" w:sz="0" w:space="0" w:color="auto"/>
                    <w:bottom w:val="none" w:sz="0" w:space="0" w:color="auto"/>
                    <w:right w:val="none" w:sz="0" w:space="0" w:color="auto"/>
                  </w:divBdr>
                  <w:divsChild>
                    <w:div w:id="1995184471">
                      <w:marLeft w:val="0"/>
                      <w:marRight w:val="0"/>
                      <w:marTop w:val="0"/>
                      <w:marBottom w:val="0"/>
                      <w:divBdr>
                        <w:top w:val="none" w:sz="0" w:space="0" w:color="auto"/>
                        <w:left w:val="none" w:sz="0" w:space="0" w:color="auto"/>
                        <w:bottom w:val="none" w:sz="0" w:space="0" w:color="auto"/>
                        <w:right w:val="none" w:sz="0" w:space="0" w:color="auto"/>
                      </w:divBdr>
                    </w:div>
                  </w:divsChild>
                </w:div>
                <w:div w:id="66054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099768">
      <w:bodyDiv w:val="1"/>
      <w:marLeft w:val="0"/>
      <w:marRight w:val="0"/>
      <w:marTop w:val="0"/>
      <w:marBottom w:val="0"/>
      <w:divBdr>
        <w:top w:val="none" w:sz="0" w:space="0" w:color="auto"/>
        <w:left w:val="none" w:sz="0" w:space="0" w:color="auto"/>
        <w:bottom w:val="none" w:sz="0" w:space="0" w:color="auto"/>
        <w:right w:val="none" w:sz="0" w:space="0" w:color="auto"/>
      </w:divBdr>
    </w:div>
    <w:div w:id="1303122333">
      <w:bodyDiv w:val="1"/>
      <w:marLeft w:val="0"/>
      <w:marRight w:val="0"/>
      <w:marTop w:val="0"/>
      <w:marBottom w:val="0"/>
      <w:divBdr>
        <w:top w:val="none" w:sz="0" w:space="0" w:color="auto"/>
        <w:left w:val="none" w:sz="0" w:space="0" w:color="auto"/>
        <w:bottom w:val="none" w:sz="0" w:space="0" w:color="auto"/>
        <w:right w:val="none" w:sz="0" w:space="0" w:color="auto"/>
      </w:divBdr>
    </w:div>
    <w:div w:id="1878856445">
      <w:bodyDiv w:val="1"/>
      <w:marLeft w:val="0"/>
      <w:marRight w:val="0"/>
      <w:marTop w:val="0"/>
      <w:marBottom w:val="0"/>
      <w:divBdr>
        <w:top w:val="none" w:sz="0" w:space="0" w:color="auto"/>
        <w:left w:val="none" w:sz="0" w:space="0" w:color="auto"/>
        <w:bottom w:val="none" w:sz="0" w:space="0" w:color="auto"/>
        <w:right w:val="none" w:sz="0" w:space="0" w:color="auto"/>
      </w:divBdr>
    </w:div>
    <w:div w:id="1879967636">
      <w:bodyDiv w:val="1"/>
      <w:marLeft w:val="0"/>
      <w:marRight w:val="0"/>
      <w:marTop w:val="0"/>
      <w:marBottom w:val="0"/>
      <w:divBdr>
        <w:top w:val="none" w:sz="0" w:space="0" w:color="auto"/>
        <w:left w:val="none" w:sz="0" w:space="0" w:color="auto"/>
        <w:bottom w:val="none" w:sz="0" w:space="0" w:color="auto"/>
        <w:right w:val="none" w:sz="0" w:space="0" w:color="auto"/>
      </w:divBdr>
    </w:div>
    <w:div w:id="1935016110">
      <w:bodyDiv w:val="1"/>
      <w:marLeft w:val="0"/>
      <w:marRight w:val="0"/>
      <w:marTop w:val="0"/>
      <w:marBottom w:val="0"/>
      <w:divBdr>
        <w:top w:val="none" w:sz="0" w:space="0" w:color="auto"/>
        <w:left w:val="none" w:sz="0" w:space="0" w:color="auto"/>
        <w:bottom w:val="none" w:sz="0" w:space="0" w:color="auto"/>
        <w:right w:val="none" w:sz="0" w:space="0" w:color="auto"/>
      </w:divBdr>
    </w:div>
    <w:div w:id="2015494764">
      <w:bodyDiv w:val="1"/>
      <w:marLeft w:val="0"/>
      <w:marRight w:val="0"/>
      <w:marTop w:val="0"/>
      <w:marBottom w:val="0"/>
      <w:divBdr>
        <w:top w:val="none" w:sz="0" w:space="0" w:color="auto"/>
        <w:left w:val="none" w:sz="0" w:space="0" w:color="auto"/>
        <w:bottom w:val="none" w:sz="0" w:space="0" w:color="auto"/>
        <w:right w:val="none" w:sz="0" w:space="0" w:color="auto"/>
      </w:divBdr>
    </w:div>
    <w:div w:id="2044136687">
      <w:bodyDiv w:val="1"/>
      <w:marLeft w:val="0"/>
      <w:marRight w:val="0"/>
      <w:marTop w:val="0"/>
      <w:marBottom w:val="0"/>
      <w:divBdr>
        <w:top w:val="none" w:sz="0" w:space="0" w:color="auto"/>
        <w:left w:val="none" w:sz="0" w:space="0" w:color="auto"/>
        <w:bottom w:val="none" w:sz="0" w:space="0" w:color="auto"/>
        <w:right w:val="none" w:sz="0" w:space="0" w:color="auto"/>
      </w:divBdr>
    </w:div>
    <w:div w:id="2129352545">
      <w:bodyDiv w:val="1"/>
      <w:marLeft w:val="0"/>
      <w:marRight w:val="0"/>
      <w:marTop w:val="0"/>
      <w:marBottom w:val="0"/>
      <w:divBdr>
        <w:top w:val="none" w:sz="0" w:space="0" w:color="auto"/>
        <w:left w:val="none" w:sz="0" w:space="0" w:color="auto"/>
        <w:bottom w:val="none" w:sz="0" w:space="0" w:color="auto"/>
        <w:right w:val="none" w:sz="0" w:space="0" w:color="auto"/>
      </w:divBdr>
    </w:div>
    <w:div w:id="21396454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467F004-4D73-4D44-93FC-1ABED46EBAB6}"/>
      </w:docPartPr>
      <w:docPartBody>
        <w:p w:rsidR="007E48E4" w:rsidRDefault="00470D69">
          <w:r w:rsidRPr="00844F2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KxjlrcAdvPTimes">
    <w:altName w:val="Cambria"/>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D69"/>
    <w:rsid w:val="00012AAB"/>
    <w:rsid w:val="00026C75"/>
    <w:rsid w:val="00030069"/>
    <w:rsid w:val="00034553"/>
    <w:rsid w:val="00070EBB"/>
    <w:rsid w:val="00075DF9"/>
    <w:rsid w:val="00085A0B"/>
    <w:rsid w:val="00087453"/>
    <w:rsid w:val="0009083C"/>
    <w:rsid w:val="000C1FB8"/>
    <w:rsid w:val="000C5786"/>
    <w:rsid w:val="000F0B94"/>
    <w:rsid w:val="000F3D14"/>
    <w:rsid w:val="00126721"/>
    <w:rsid w:val="001307C4"/>
    <w:rsid w:val="0013419E"/>
    <w:rsid w:val="0013459C"/>
    <w:rsid w:val="0014442E"/>
    <w:rsid w:val="00170E30"/>
    <w:rsid w:val="00182029"/>
    <w:rsid w:val="00182672"/>
    <w:rsid w:val="00193858"/>
    <w:rsid w:val="001966DF"/>
    <w:rsid w:val="001B1938"/>
    <w:rsid w:val="001B55EC"/>
    <w:rsid w:val="001C476B"/>
    <w:rsid w:val="001C651A"/>
    <w:rsid w:val="001E662B"/>
    <w:rsid w:val="002028C2"/>
    <w:rsid w:val="00203ACF"/>
    <w:rsid w:val="00221829"/>
    <w:rsid w:val="002259D3"/>
    <w:rsid w:val="0023777E"/>
    <w:rsid w:val="00237FCD"/>
    <w:rsid w:val="00241CA1"/>
    <w:rsid w:val="0025748C"/>
    <w:rsid w:val="00262EF4"/>
    <w:rsid w:val="002723E2"/>
    <w:rsid w:val="00282302"/>
    <w:rsid w:val="00287518"/>
    <w:rsid w:val="00291F67"/>
    <w:rsid w:val="00297D04"/>
    <w:rsid w:val="00297FE5"/>
    <w:rsid w:val="002A4CED"/>
    <w:rsid w:val="002C0E70"/>
    <w:rsid w:val="002D0ABD"/>
    <w:rsid w:val="002E1836"/>
    <w:rsid w:val="002E278D"/>
    <w:rsid w:val="002E6001"/>
    <w:rsid w:val="002E77ED"/>
    <w:rsid w:val="002F0492"/>
    <w:rsid w:val="002F42CA"/>
    <w:rsid w:val="002F541F"/>
    <w:rsid w:val="00317A29"/>
    <w:rsid w:val="00331CB1"/>
    <w:rsid w:val="00340E24"/>
    <w:rsid w:val="00353718"/>
    <w:rsid w:val="003546E4"/>
    <w:rsid w:val="00372FE3"/>
    <w:rsid w:val="00373EBC"/>
    <w:rsid w:val="00387F45"/>
    <w:rsid w:val="00393852"/>
    <w:rsid w:val="003C3400"/>
    <w:rsid w:val="003D5650"/>
    <w:rsid w:val="003E11C2"/>
    <w:rsid w:val="003E361B"/>
    <w:rsid w:val="003F067D"/>
    <w:rsid w:val="00406B9D"/>
    <w:rsid w:val="0041431F"/>
    <w:rsid w:val="004158DD"/>
    <w:rsid w:val="0042278A"/>
    <w:rsid w:val="00430409"/>
    <w:rsid w:val="0043663D"/>
    <w:rsid w:val="00436C87"/>
    <w:rsid w:val="0043778C"/>
    <w:rsid w:val="00451820"/>
    <w:rsid w:val="0045706D"/>
    <w:rsid w:val="00470D69"/>
    <w:rsid w:val="00471A7F"/>
    <w:rsid w:val="00476EEE"/>
    <w:rsid w:val="00480258"/>
    <w:rsid w:val="00482D42"/>
    <w:rsid w:val="004B6C15"/>
    <w:rsid w:val="004D765A"/>
    <w:rsid w:val="004E12A9"/>
    <w:rsid w:val="004E4060"/>
    <w:rsid w:val="004E45FD"/>
    <w:rsid w:val="004E66E7"/>
    <w:rsid w:val="004E7DAB"/>
    <w:rsid w:val="004F786C"/>
    <w:rsid w:val="00503FBB"/>
    <w:rsid w:val="005235F4"/>
    <w:rsid w:val="00553642"/>
    <w:rsid w:val="00565EBF"/>
    <w:rsid w:val="005940B7"/>
    <w:rsid w:val="00596B55"/>
    <w:rsid w:val="005A09A4"/>
    <w:rsid w:val="005B208F"/>
    <w:rsid w:val="005C4DB0"/>
    <w:rsid w:val="005C5770"/>
    <w:rsid w:val="005C5EEA"/>
    <w:rsid w:val="005C7236"/>
    <w:rsid w:val="005D4373"/>
    <w:rsid w:val="005D59E2"/>
    <w:rsid w:val="005E50E7"/>
    <w:rsid w:val="005F3D1E"/>
    <w:rsid w:val="006033B3"/>
    <w:rsid w:val="0062172E"/>
    <w:rsid w:val="00622ACB"/>
    <w:rsid w:val="00630C78"/>
    <w:rsid w:val="00630E74"/>
    <w:rsid w:val="00641CC9"/>
    <w:rsid w:val="006507B6"/>
    <w:rsid w:val="006533E3"/>
    <w:rsid w:val="00663FB5"/>
    <w:rsid w:val="0066667A"/>
    <w:rsid w:val="0068390A"/>
    <w:rsid w:val="0068559D"/>
    <w:rsid w:val="006864FC"/>
    <w:rsid w:val="006910D9"/>
    <w:rsid w:val="00696B05"/>
    <w:rsid w:val="006A3FD0"/>
    <w:rsid w:val="006B6B12"/>
    <w:rsid w:val="006C1483"/>
    <w:rsid w:val="006D63FF"/>
    <w:rsid w:val="006E72E2"/>
    <w:rsid w:val="00705716"/>
    <w:rsid w:val="007058EB"/>
    <w:rsid w:val="007305C3"/>
    <w:rsid w:val="00731B6B"/>
    <w:rsid w:val="00734D2F"/>
    <w:rsid w:val="00736710"/>
    <w:rsid w:val="00747154"/>
    <w:rsid w:val="00767DB0"/>
    <w:rsid w:val="007716DD"/>
    <w:rsid w:val="00774CF8"/>
    <w:rsid w:val="007D38FE"/>
    <w:rsid w:val="007D7E91"/>
    <w:rsid w:val="007E48E4"/>
    <w:rsid w:val="0082292E"/>
    <w:rsid w:val="008246CC"/>
    <w:rsid w:val="00826EF6"/>
    <w:rsid w:val="00827F36"/>
    <w:rsid w:val="008348DB"/>
    <w:rsid w:val="00841FB4"/>
    <w:rsid w:val="00857B95"/>
    <w:rsid w:val="00872A57"/>
    <w:rsid w:val="00880F22"/>
    <w:rsid w:val="00890F76"/>
    <w:rsid w:val="008B357D"/>
    <w:rsid w:val="008C13AA"/>
    <w:rsid w:val="008C6875"/>
    <w:rsid w:val="008D3C49"/>
    <w:rsid w:val="008D3DD9"/>
    <w:rsid w:val="008E128B"/>
    <w:rsid w:val="008F7E10"/>
    <w:rsid w:val="00915A8F"/>
    <w:rsid w:val="0093690E"/>
    <w:rsid w:val="009440E9"/>
    <w:rsid w:val="00944A40"/>
    <w:rsid w:val="00954B9E"/>
    <w:rsid w:val="00961FDA"/>
    <w:rsid w:val="00980614"/>
    <w:rsid w:val="0099010E"/>
    <w:rsid w:val="00991DB9"/>
    <w:rsid w:val="009A475B"/>
    <w:rsid w:val="009B1B2F"/>
    <w:rsid w:val="009C3665"/>
    <w:rsid w:val="009D2F0F"/>
    <w:rsid w:val="009D5245"/>
    <w:rsid w:val="009E2F4A"/>
    <w:rsid w:val="009E39F4"/>
    <w:rsid w:val="009E60E3"/>
    <w:rsid w:val="009E7423"/>
    <w:rsid w:val="00A01862"/>
    <w:rsid w:val="00A11032"/>
    <w:rsid w:val="00A26141"/>
    <w:rsid w:val="00A4021A"/>
    <w:rsid w:val="00A6327E"/>
    <w:rsid w:val="00A906A8"/>
    <w:rsid w:val="00A9268D"/>
    <w:rsid w:val="00AA608E"/>
    <w:rsid w:val="00AB2BC2"/>
    <w:rsid w:val="00AC4CFB"/>
    <w:rsid w:val="00AD0264"/>
    <w:rsid w:val="00AD15EC"/>
    <w:rsid w:val="00AD4C21"/>
    <w:rsid w:val="00AE0F67"/>
    <w:rsid w:val="00AF2882"/>
    <w:rsid w:val="00B05B06"/>
    <w:rsid w:val="00B107C1"/>
    <w:rsid w:val="00B26343"/>
    <w:rsid w:val="00B4017A"/>
    <w:rsid w:val="00B43007"/>
    <w:rsid w:val="00B50E50"/>
    <w:rsid w:val="00B734A4"/>
    <w:rsid w:val="00B810B7"/>
    <w:rsid w:val="00B876AF"/>
    <w:rsid w:val="00BA078B"/>
    <w:rsid w:val="00BA4482"/>
    <w:rsid w:val="00BA6FBD"/>
    <w:rsid w:val="00BB08DD"/>
    <w:rsid w:val="00BB0ED9"/>
    <w:rsid w:val="00BE4C52"/>
    <w:rsid w:val="00BE7432"/>
    <w:rsid w:val="00C06078"/>
    <w:rsid w:val="00C11591"/>
    <w:rsid w:val="00C4337E"/>
    <w:rsid w:val="00C44CFF"/>
    <w:rsid w:val="00C52B0F"/>
    <w:rsid w:val="00C57787"/>
    <w:rsid w:val="00C83583"/>
    <w:rsid w:val="00C858BA"/>
    <w:rsid w:val="00C91AF7"/>
    <w:rsid w:val="00CA7958"/>
    <w:rsid w:val="00CA7C5F"/>
    <w:rsid w:val="00CB13CA"/>
    <w:rsid w:val="00CD1111"/>
    <w:rsid w:val="00CD18DC"/>
    <w:rsid w:val="00CD585D"/>
    <w:rsid w:val="00CE3EFB"/>
    <w:rsid w:val="00D314AC"/>
    <w:rsid w:val="00D33045"/>
    <w:rsid w:val="00D4386A"/>
    <w:rsid w:val="00D61FE4"/>
    <w:rsid w:val="00D83621"/>
    <w:rsid w:val="00DC54FD"/>
    <w:rsid w:val="00DC6591"/>
    <w:rsid w:val="00DF5450"/>
    <w:rsid w:val="00DF5AAE"/>
    <w:rsid w:val="00E05D7C"/>
    <w:rsid w:val="00E31990"/>
    <w:rsid w:val="00E361E3"/>
    <w:rsid w:val="00E54573"/>
    <w:rsid w:val="00E568F0"/>
    <w:rsid w:val="00E609AE"/>
    <w:rsid w:val="00E65A2C"/>
    <w:rsid w:val="00E93B6F"/>
    <w:rsid w:val="00EA675D"/>
    <w:rsid w:val="00EB1F62"/>
    <w:rsid w:val="00ED5D5D"/>
    <w:rsid w:val="00EE47DF"/>
    <w:rsid w:val="00EE7A01"/>
    <w:rsid w:val="00F01077"/>
    <w:rsid w:val="00F04C1E"/>
    <w:rsid w:val="00F173EA"/>
    <w:rsid w:val="00F228D5"/>
    <w:rsid w:val="00F24DA8"/>
    <w:rsid w:val="00F2652C"/>
    <w:rsid w:val="00F33AD4"/>
    <w:rsid w:val="00F37DC9"/>
    <w:rsid w:val="00F44089"/>
    <w:rsid w:val="00F505B2"/>
    <w:rsid w:val="00F608CD"/>
    <w:rsid w:val="00F638B3"/>
    <w:rsid w:val="00F71252"/>
    <w:rsid w:val="00F74F0C"/>
    <w:rsid w:val="00F87E7B"/>
    <w:rsid w:val="00FA58D5"/>
    <w:rsid w:val="00FB36E4"/>
    <w:rsid w:val="00FC1822"/>
    <w:rsid w:val="00FC564E"/>
    <w:rsid w:val="00FC630F"/>
    <w:rsid w:val="00FD4270"/>
    <w:rsid w:val="00FE32D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76A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EB43C6-9543-4AC7-AF4E-B9557E20D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5586</Words>
  <Characters>161197</Characters>
  <Application>Microsoft Office Word</Application>
  <DocSecurity>0</DocSecurity>
  <Lines>1343</Lines>
  <Paragraphs>3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ocial learning of horses</vt:lpstr>
      <vt:lpstr>Social learning of horses</vt:lpstr>
    </vt:vector>
  </TitlesOfParts>
  <Company/>
  <LinksUpToDate>false</LinksUpToDate>
  <CharactersWithSpaces>18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learning of horses</dc:title>
  <dc:subject>Do horses (Equus caballus) learn from human demonstration?</dc:subject>
  <dc:creator>User</dc:creator>
  <cp:keywords/>
  <dc:description/>
  <cp:lastModifiedBy>Sophie Schwarz</cp:lastModifiedBy>
  <cp:revision>19</cp:revision>
  <cp:lastPrinted>2021-07-19T08:05:00Z</cp:lastPrinted>
  <dcterms:created xsi:type="dcterms:W3CDTF">2021-09-15T10:57:00Z</dcterms:created>
  <dcterms:modified xsi:type="dcterms:W3CDTF">2021-09-17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563ff4a-b601-4e5c-b658-cdca4023c4db</vt:lpwstr>
  </property>
  <property fmtid="{D5CDD505-2E9C-101B-9397-08002B2CF9AE}" pid="3" name="CitaviDocumentProperty_27">
    <vt:lpwstr>True</vt:lpwstr>
  </property>
  <property fmtid="{D5CDD505-2E9C-101B-9397-08002B2CF9AE}" pid="4" name="CitaviDocumentProperty_26">
    <vt:lpwstr>References</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7">
    <vt:lpwstr>BLOB</vt:lpwstr>
  </property>
  <property fmtid="{D5CDD505-2E9C-101B-9397-08002B2CF9AE}" pid="12" name="CitaviDocumentProperty_8">
    <vt:lpwstr>CloudProjectKey=wyfz2ilbve2cu57xybkq8u69a2llx37u3k1ytzf2ve06; ProjectName=BLOB</vt:lpwstr>
  </property>
  <property fmtid="{D5CDD505-2E9C-101B-9397-08002B2CF9AE}" pid="13" name="CitaviDocumentProperty_6">
    <vt:lpwstr>True</vt:lpwstr>
  </property>
  <property fmtid="{D5CDD505-2E9C-101B-9397-08002B2CF9AE}" pid="14" name="CitaviDocumentProperty_1">
    <vt:lpwstr>6.8.0.0</vt:lpwstr>
  </property>
</Properties>
</file>